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1EFD" w:rsidRDefault="00C21EFD" w:rsidP="00C64471">
      <w:pPr>
        <w:pStyle w:val="Heading1"/>
      </w:pPr>
      <w:bookmarkStart w:id="0" w:name="_Toc74668797"/>
      <w:bookmarkStart w:id="1" w:name="_Toc78314756"/>
      <w:bookmarkStart w:id="2" w:name="_Toc80255795"/>
      <w:bookmarkStart w:id="3" w:name="_Toc80685233"/>
      <w:bookmarkStart w:id="4" w:name="_Toc140800484"/>
      <w:bookmarkStart w:id="5" w:name="_GoBack"/>
      <w:bookmarkEnd w:id="5"/>
      <w:r w:rsidRPr="00C21EFD">
        <w:t>DAFTAR PUSTAKA</w:t>
      </w:r>
      <w:bookmarkEnd w:id="0"/>
      <w:bookmarkEnd w:id="1"/>
      <w:bookmarkEnd w:id="2"/>
      <w:bookmarkEnd w:id="3"/>
      <w:bookmarkEnd w:id="4"/>
    </w:p>
    <w:p w:rsidR="00226884" w:rsidRPr="00C21EFD" w:rsidRDefault="00226884" w:rsidP="00C21EFD">
      <w:pPr>
        <w:tabs>
          <w:tab w:val="center" w:pos="3969"/>
          <w:tab w:val="left" w:pos="5625"/>
        </w:tabs>
        <w:jc w:val="center"/>
        <w:rPr>
          <w:b/>
          <w:color w:val="000000"/>
          <w:szCs w:val="28"/>
        </w:rPr>
      </w:pPr>
    </w:p>
    <w:p w:rsidR="00C21EFD" w:rsidRPr="00C21EFD" w:rsidRDefault="00C21EFD" w:rsidP="00C21EFD">
      <w:pPr>
        <w:tabs>
          <w:tab w:val="center" w:pos="3969"/>
          <w:tab w:val="left" w:pos="5625"/>
        </w:tabs>
        <w:rPr>
          <w:b/>
          <w:color w:val="000000"/>
          <w:szCs w:val="28"/>
        </w:rPr>
      </w:pPr>
    </w:p>
    <w:p w:rsidR="008B4CAC" w:rsidRPr="008B4CAC" w:rsidRDefault="0000168A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>
        <w:rPr>
          <w:b/>
          <w:color w:val="000000"/>
          <w:szCs w:val="28"/>
        </w:rPr>
        <w:fldChar w:fldCharType="begin" w:fldLock="1"/>
      </w:r>
      <w:r>
        <w:rPr>
          <w:b/>
          <w:color w:val="000000"/>
          <w:szCs w:val="28"/>
        </w:rPr>
        <w:instrText xml:space="preserve">ADDIN Mendeley Bibliography CSL_BIBLIOGRAPHY </w:instrText>
      </w:r>
      <w:r>
        <w:rPr>
          <w:b/>
          <w:color w:val="000000"/>
          <w:szCs w:val="28"/>
        </w:rPr>
        <w:fldChar w:fldCharType="separate"/>
      </w:r>
      <w:r w:rsidR="008B4CAC" w:rsidRPr="008B4CAC">
        <w:rPr>
          <w:noProof/>
        </w:rPr>
        <w:t xml:space="preserve">Alat, P., Rumah, K., &amp; Android, B. (2021). Jurnal Comasie, </w:t>
      </w:r>
      <w:r w:rsidR="008B4CAC" w:rsidRPr="008B4CAC">
        <w:rPr>
          <w:i/>
          <w:iCs/>
          <w:noProof/>
        </w:rPr>
        <w:t>05</w:t>
      </w:r>
      <w:r w:rsidR="008B4CAC" w:rsidRPr="008B4CAC">
        <w:rPr>
          <w:noProof/>
        </w:rPr>
        <w:t>(07), 60–69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Andjar Sari, S., Vitasari, P., &amp; L. A., S. (2018). Pengembangan Desain Mesin Penghancur Kotoran Kambing Dengan Menggunakan Metode QFD. </w:t>
      </w:r>
      <w:r w:rsidRPr="008B4CAC">
        <w:rPr>
          <w:i/>
          <w:iCs/>
          <w:noProof/>
        </w:rPr>
        <w:t>Jurnal Teknologi Dan Manajemen Industri</w:t>
      </w:r>
      <w:r w:rsidRPr="008B4CAC">
        <w:rPr>
          <w:noProof/>
        </w:rPr>
        <w:t xml:space="preserve">, </w:t>
      </w:r>
      <w:r w:rsidRPr="008B4CAC">
        <w:rPr>
          <w:i/>
          <w:iCs/>
          <w:noProof/>
        </w:rPr>
        <w:t>4</w:t>
      </w:r>
      <w:r w:rsidRPr="008B4CAC">
        <w:rPr>
          <w:noProof/>
        </w:rPr>
        <w:t>(2), 29–34. https://doi.org/10.36040/jtmi.v4i2.243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Anna, B., Siboro, H., Siregar, R. A., &amp; Purbasari, A. (2017). PERANCANGAN ALAT PEMOTONG TAHU UNTUK MENGURANGI GERAK DENGAN METODE MOTION TIME MEASUREMENT ( MTM ) -MOTION TIME STUDY ( STUDI KASUS PABRIK TAHU PAK JOKO ) DESIGN OF TOFU CUTTER TO REDUCE MOVEMENT BASED ON MOTION TIME MEASUREMENT ( MTM ) METHOD - MOTION T, </w:t>
      </w:r>
      <w:r w:rsidRPr="008B4CAC">
        <w:rPr>
          <w:i/>
          <w:iCs/>
          <w:noProof/>
        </w:rPr>
        <w:t>5</w:t>
      </w:r>
      <w:r w:rsidRPr="008B4CAC">
        <w:rPr>
          <w:noProof/>
        </w:rPr>
        <w:t>(2), 115–122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Ariyanti, D., &amp; Wicaksono, A. (2022). Perancangan Dan Pembangunan Sistem Keamanan Pada Kandang Sapi Berbasis Arduino Dengan Notifikasi Suara Dan Pesan Telegram Design and Development of a Security System in an Arduino-Based Cattle Barn with Voice Notifications and Telegram Messages, </w:t>
      </w:r>
      <w:r w:rsidRPr="008B4CAC">
        <w:rPr>
          <w:i/>
          <w:iCs/>
          <w:noProof/>
        </w:rPr>
        <w:t>1</w:t>
      </w:r>
      <w:r w:rsidRPr="008B4CAC">
        <w:rPr>
          <w:noProof/>
        </w:rPr>
        <w:t>(December), 123–128.</w:t>
      </w:r>
    </w:p>
    <w:p w:rsidR="008B4CAC" w:rsidRPr="008B4CAC" w:rsidRDefault="001A7587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>
        <w:rPr>
          <w:noProof/>
        </w:rPr>
        <w:t xml:space="preserve">Cohen, L. (1995). </w:t>
      </w:r>
      <w:r w:rsidRPr="001A7587">
        <w:rPr>
          <w:noProof/>
        </w:rPr>
        <w:t>Quality Fungtion Deployment. How to Make QFD Work for You. United States of America: Addison Wisley Publishing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>Fatahilah, A., &amp; Prihatiningsih, T. (2019). PENGEMBANGAN PRODUK LAMPU RUMAH DENGAN METODE QUALITY FUNCTION DEPLOYMENT ( QFD ), (September), 20–26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>Henuk, Y. G., Santoso, C. H., Kristanti, M., Perh</w:t>
      </w:r>
      <w:r w:rsidR="00F42F9B">
        <w:rPr>
          <w:noProof/>
        </w:rPr>
        <w:t>otelan, M., &amp; Petra, U. K. (2020</w:t>
      </w:r>
      <w:r w:rsidRPr="008B4CAC">
        <w:rPr>
          <w:noProof/>
        </w:rPr>
        <w:t>). Quality function deployment, 15–30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Informa, J., Indonusa, P., &amp; Issn, S. (2019). INTERNET OF THINGS (IoT) – TANTANGAN DAN KEAMANAN IOT MENGGUNAKAN ENKRIPSI AES, </w:t>
      </w:r>
      <w:r w:rsidRPr="008B4CAC">
        <w:rPr>
          <w:i/>
          <w:iCs/>
          <w:noProof/>
        </w:rPr>
        <w:t>5</w:t>
      </w:r>
      <w:r w:rsidRPr="008B4CAC">
        <w:rPr>
          <w:noProof/>
        </w:rPr>
        <w:t>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Kom, S., &amp; Kom, M. (2016). SISTEM PENGAMANAN PINTU RUMAH BERBASIS Internet Of Things ( IoT ) Dengan ESP8266, </w:t>
      </w:r>
      <w:r w:rsidRPr="008B4CAC">
        <w:rPr>
          <w:i/>
          <w:iCs/>
          <w:noProof/>
        </w:rPr>
        <w:t>7</w:t>
      </w:r>
      <w:r w:rsidRPr="008B4CAC">
        <w:rPr>
          <w:noProof/>
        </w:rPr>
        <w:t>(4), 262–268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lastRenderedPageBreak/>
        <w:t xml:space="preserve">Komala, R. D. (2017). Jurnal Fakultas Ilmu Terapan Universitas Telkom, </w:t>
      </w:r>
      <w:r w:rsidRPr="008B4CAC">
        <w:rPr>
          <w:i/>
          <w:iCs/>
          <w:noProof/>
        </w:rPr>
        <w:t>3</w:t>
      </w:r>
      <w:r w:rsidRPr="008B4CAC">
        <w:rPr>
          <w:noProof/>
        </w:rPr>
        <w:t>(2), 330–337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>Luthfianto, S. (2017). The Application of Quality Function Deployment ( QFD ) Towards The Design of Batik Coloring Machines to Increase The Value of Fading and Stains on Fabrics. https://doi.org/10.23917/jiti.v18i1.7165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Magelang, M., &amp; Japar, M. (2017). Parents ’ Education , Personality , and Their Children ’ s Disruptive Behaviour, </w:t>
      </w:r>
      <w:r w:rsidRPr="008B4CAC">
        <w:rPr>
          <w:i/>
          <w:iCs/>
          <w:noProof/>
        </w:rPr>
        <w:t>10</w:t>
      </w:r>
      <w:r w:rsidRPr="008B4CAC">
        <w:rPr>
          <w:noProof/>
        </w:rPr>
        <w:t>(3), 227–240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>Metode, P., Untuk, E., Belajar, A., Didik, P., Ipa, P., Sd, D. I., … Tanjungpura, U. (2013). Artikel penelitian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>Muzakky, A., Nurhadi, A., Nurdiansyah, A., &amp; Wicaksana, G. (2018). PERANCANGAN SISTEM DETEKSI BANJIR BERBASIS IoT, (September), 660–667.</w:t>
      </w:r>
    </w:p>
    <w:p w:rsidR="008B4CAC" w:rsidRPr="008B4CAC" w:rsidRDefault="00F42F9B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>
        <w:rPr>
          <w:noProof/>
        </w:rPr>
        <w:t>Nisa, F. (2018</w:t>
      </w:r>
      <w:r w:rsidR="008B4CAC" w:rsidRPr="008B4CAC">
        <w:rPr>
          <w:noProof/>
        </w:rPr>
        <w:t>). Prinsip-Prinsip Penggunaan / Implementasi TIK Pada Dunia Pendidikan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Nurkertamanda, D., Saptadi, S., Herviyani, D. D., Produksi, L. S., Studi, P., Industri, T., &amp; Diponegoro, U. (2006). PERANCANGAN MEJA DAN KURSI ANAK MENGGUNAKAN METODE QUALITY FUNCTION DEPLOYMENT ( QFD ) DENGAN PENDEKATAN ATHROPOMETRI DAN BENTUK FISIK ANAK, </w:t>
      </w:r>
      <w:r w:rsidRPr="008B4CAC">
        <w:rPr>
          <w:i/>
          <w:iCs/>
          <w:noProof/>
        </w:rPr>
        <w:t>1</w:t>
      </w:r>
      <w:r w:rsidRPr="008B4CAC">
        <w:rPr>
          <w:noProof/>
        </w:rPr>
        <w:t>(1), 10–17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Penerapan, U., Acceptance, M., &amp; Dan, S. M. (2019). ISSN : 2338-7750 Institut Sains &amp; Teknologi AKPRIND Yogyakarta Jurnal REKAVASI ISSN :, </w:t>
      </w:r>
      <w:r w:rsidRPr="008B4CAC">
        <w:rPr>
          <w:i/>
          <w:iCs/>
          <w:noProof/>
        </w:rPr>
        <w:t>7</w:t>
      </w:r>
      <w:r w:rsidRPr="008B4CAC">
        <w:rPr>
          <w:noProof/>
        </w:rPr>
        <w:t>(1)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Rahman, A., &amp; Supomo, H. (2012). Analisa Kepuasan Pelanggan pada Pekerjaan Reparasi Kapal dengan Metode Quality Function Deployment ( QFD ), </w:t>
      </w:r>
      <w:r w:rsidRPr="008B4CAC">
        <w:rPr>
          <w:i/>
          <w:iCs/>
          <w:noProof/>
        </w:rPr>
        <w:t>1</w:t>
      </w:r>
      <w:r w:rsidRPr="008B4CAC">
        <w:rPr>
          <w:noProof/>
        </w:rPr>
        <w:t>(1)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Rihendra Dantes, K. (2013). Kajian Awal Pengembangan Produk Dengan Menggunakan Metode Qfd (Quality Function Deployment) (Studi Kasus Pada Tang Jepit Jaw Locking Pliers). </w:t>
      </w:r>
      <w:r w:rsidRPr="008B4CAC">
        <w:rPr>
          <w:i/>
          <w:iCs/>
          <w:noProof/>
        </w:rPr>
        <w:t>JST (Jurnal Sains Dan Teknologi)</w:t>
      </w:r>
      <w:r w:rsidRPr="008B4CAC">
        <w:rPr>
          <w:noProof/>
        </w:rPr>
        <w:t xml:space="preserve">, </w:t>
      </w:r>
      <w:r w:rsidRPr="008B4CAC">
        <w:rPr>
          <w:i/>
          <w:iCs/>
          <w:noProof/>
        </w:rPr>
        <w:t>2</w:t>
      </w:r>
      <w:r w:rsidRPr="008B4CAC">
        <w:rPr>
          <w:noProof/>
        </w:rPr>
        <w:t>(1), 173–183. https://doi.org/10.23887/jst-undiksha.v1i1.1422</w:t>
      </w:r>
    </w:p>
    <w:p w:rsidR="008B4CAC" w:rsidRPr="008B4CAC" w:rsidRDefault="00F42F9B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>
        <w:rPr>
          <w:noProof/>
        </w:rPr>
        <w:t>Setyanto, A. E. (2016</w:t>
      </w:r>
      <w:r w:rsidR="008B4CAC" w:rsidRPr="008B4CAC">
        <w:rPr>
          <w:noProof/>
        </w:rPr>
        <w:t>). Memperkenalkan Kembali Metode Eksperimen dalam Kajian Komunikasi, 37–48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 xml:space="preserve">Sidanta, G. K., &amp; Budiawan, W. (2017). Redesain alat bantu pres tahu dengan menggunakan metode quality function deployment (QFD) dan rezhenija </w:t>
      </w:r>
      <w:r w:rsidRPr="008B4CAC">
        <w:rPr>
          <w:noProof/>
        </w:rPr>
        <w:lastRenderedPageBreak/>
        <w:t xml:space="preserve">izobretatelskih zadach (TRIZ). </w:t>
      </w:r>
      <w:r w:rsidRPr="008B4CAC">
        <w:rPr>
          <w:i/>
          <w:iCs/>
          <w:noProof/>
        </w:rPr>
        <w:t>Jurnal Fakultas Teknik</w:t>
      </w:r>
      <w:r w:rsidRPr="008B4CAC">
        <w:rPr>
          <w:noProof/>
        </w:rPr>
        <w:t xml:space="preserve">, </w:t>
      </w:r>
      <w:r w:rsidRPr="008B4CAC">
        <w:rPr>
          <w:i/>
          <w:iCs/>
          <w:noProof/>
        </w:rPr>
        <w:t>3</w:t>
      </w:r>
      <w:r w:rsidRPr="008B4CAC">
        <w:rPr>
          <w:noProof/>
        </w:rPr>
        <w:t>(1), 1–8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>Si</w:t>
      </w:r>
      <w:r w:rsidR="00F42F9B">
        <w:rPr>
          <w:noProof/>
        </w:rPr>
        <w:t>ntaro, S., &amp; Alfonsius, E. (2019</w:t>
      </w:r>
      <w:r w:rsidRPr="008B4CAC">
        <w:rPr>
          <w:noProof/>
        </w:rPr>
        <w:t>). SISTEM CERDAS SEBAGAI KEAMANAN KANDANG TERNAK SAPI MENGGUNAKAN CAMERA ESP-CAM DAN SELENOID.</w:t>
      </w:r>
    </w:p>
    <w:p w:rsidR="008B4CAC" w:rsidRPr="008B4CAC" w:rsidRDefault="008B4CAC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8B4CAC">
        <w:rPr>
          <w:noProof/>
        </w:rPr>
        <w:t>Subrata, R. H., &amp; Gozali, F. (2018). Sistem Keamanan Ruangan Berbasis Internet Of Things Dengan Menggunakan Aplikasi Android.</w:t>
      </w:r>
    </w:p>
    <w:p w:rsidR="008B4CAC" w:rsidRDefault="001A7587" w:rsidP="001A7587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>
        <w:rPr>
          <w:noProof/>
        </w:rPr>
        <w:t xml:space="preserve">Sugiyono. (2010). </w:t>
      </w:r>
      <w:r w:rsidRPr="001A7587">
        <w:rPr>
          <w:noProof/>
        </w:rPr>
        <w:t>Metode Penelitian Pendidikan Pendekatan Kuantitatif, kualitatif, dan R&amp;D. Bandung: Alfabeta</w:t>
      </w:r>
      <w:r w:rsidR="008B4CAC" w:rsidRPr="008B4CAC">
        <w:rPr>
          <w:noProof/>
        </w:rPr>
        <w:t>.</w:t>
      </w:r>
    </w:p>
    <w:p w:rsidR="00C55150" w:rsidRPr="008B4CAC" w:rsidRDefault="00C55150" w:rsidP="00C5515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C55150">
        <w:rPr>
          <w:noProof/>
        </w:rPr>
        <w:t>Ulrich, Karl T., dan Steven D.E., 2001. Perancangan dan Pengembangan Produk. Salemba Teknika,</w:t>
      </w:r>
      <w:r>
        <w:rPr>
          <w:noProof/>
        </w:rPr>
        <w:t xml:space="preserve"> </w:t>
      </w:r>
      <w:r w:rsidRPr="00C55150">
        <w:rPr>
          <w:noProof/>
        </w:rPr>
        <w:t>Jakarta.</w:t>
      </w:r>
    </w:p>
    <w:p w:rsidR="00C21EFD" w:rsidRDefault="0000168A" w:rsidP="001A7587">
      <w:pPr>
        <w:spacing w:line="360" w:lineRule="auto"/>
        <w:jc w:val="both"/>
        <w:rPr>
          <w:b/>
          <w:color w:val="000000"/>
          <w:szCs w:val="28"/>
        </w:rPr>
      </w:pPr>
      <w:r>
        <w:rPr>
          <w:b/>
          <w:color w:val="000000"/>
          <w:szCs w:val="28"/>
        </w:rPr>
        <w:fldChar w:fldCharType="end"/>
      </w:r>
      <w:bookmarkStart w:id="6" w:name="_Toc78314757"/>
    </w:p>
    <w:p w:rsidR="00A46A3D" w:rsidRDefault="00A46A3D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2D73A9" w:rsidRDefault="002D73A9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C55150" w:rsidRPr="00A46A3D" w:rsidRDefault="00C55150" w:rsidP="00A46A3D">
      <w:pPr>
        <w:spacing w:line="360" w:lineRule="auto"/>
        <w:jc w:val="both"/>
        <w:rPr>
          <w:b/>
          <w:color w:val="000000"/>
          <w:szCs w:val="28"/>
        </w:rPr>
      </w:pPr>
    </w:p>
    <w:p w:rsidR="00C21EFD" w:rsidRPr="00C21EFD" w:rsidRDefault="00C21EFD" w:rsidP="00C64471">
      <w:pPr>
        <w:pStyle w:val="Heading1"/>
      </w:pPr>
      <w:bookmarkStart w:id="7" w:name="_Toc80255796"/>
      <w:bookmarkStart w:id="8" w:name="_Toc80685234"/>
      <w:bookmarkStart w:id="9" w:name="_Toc140800485"/>
      <w:r w:rsidRPr="00C21EFD">
        <w:lastRenderedPageBreak/>
        <w:t>LAMPIRAN</w:t>
      </w:r>
      <w:bookmarkEnd w:id="6"/>
      <w:bookmarkEnd w:id="7"/>
      <w:bookmarkEnd w:id="8"/>
      <w:bookmarkEnd w:id="9"/>
    </w:p>
    <w:p w:rsidR="00C21EFD" w:rsidRPr="00C21EFD" w:rsidRDefault="00C21EFD" w:rsidP="00C21EFD">
      <w:pPr>
        <w:jc w:val="center"/>
        <w:rPr>
          <w:b/>
          <w:color w:val="000000"/>
          <w:szCs w:val="28"/>
        </w:rPr>
      </w:pPr>
    </w:p>
    <w:p w:rsidR="00C21EFD" w:rsidRPr="00C21EFD" w:rsidRDefault="00C21EFD" w:rsidP="00C21EFD">
      <w:pPr>
        <w:jc w:val="center"/>
        <w:rPr>
          <w:b/>
          <w:color w:val="000000"/>
          <w:szCs w:val="28"/>
        </w:rPr>
      </w:pPr>
    </w:p>
    <w:p w:rsidR="00C21EFD" w:rsidRPr="00C21EFD" w:rsidRDefault="00C21EFD" w:rsidP="00C21EFD">
      <w:pPr>
        <w:jc w:val="center"/>
        <w:rPr>
          <w:b/>
          <w:color w:val="000000"/>
          <w:szCs w:val="28"/>
        </w:rPr>
      </w:pPr>
    </w:p>
    <w:p w:rsidR="00C21EFD" w:rsidRPr="00C21EFD" w:rsidRDefault="00C21EFD" w:rsidP="00C21EFD">
      <w:pPr>
        <w:jc w:val="both"/>
        <w:rPr>
          <w:b/>
        </w:rPr>
      </w:pPr>
      <w:r w:rsidRPr="00C21EFD">
        <w:rPr>
          <w:b/>
        </w:rPr>
        <w:t>Lampiran 1</w:t>
      </w:r>
    </w:p>
    <w:p w:rsidR="00C21EFD" w:rsidRPr="00C21EFD" w:rsidRDefault="00C21EFD" w:rsidP="00C21EFD">
      <w:pPr>
        <w:jc w:val="both"/>
        <w:rPr>
          <w:b/>
        </w:rPr>
      </w:pPr>
      <w:r w:rsidRPr="00C21EFD">
        <w:rPr>
          <w:b/>
        </w:rPr>
        <w:t>Kuesioner Kebutuhan Responden</w:t>
      </w:r>
    </w:p>
    <w:p w:rsidR="00C21EFD" w:rsidRPr="00C21EFD" w:rsidRDefault="00C21EFD" w:rsidP="00C21EFD">
      <w:pPr>
        <w:jc w:val="both"/>
      </w:pPr>
    </w:p>
    <w:p w:rsidR="00C21EFD" w:rsidRPr="00C21EFD" w:rsidRDefault="00C21EFD" w:rsidP="00C21EFD">
      <w:pPr>
        <w:jc w:val="both"/>
      </w:pPr>
    </w:p>
    <w:p w:rsidR="00C21EFD" w:rsidRPr="00C21EFD" w:rsidRDefault="00C21EFD" w:rsidP="00C21EFD">
      <w:pPr>
        <w:jc w:val="center"/>
      </w:pPr>
      <w:r w:rsidRPr="00C21EFD">
        <w:t>Angket Penelitian 1</w:t>
      </w:r>
    </w:p>
    <w:p w:rsidR="00C21EFD" w:rsidRPr="00C21EFD" w:rsidRDefault="00C21EFD" w:rsidP="00C21EFD">
      <w:pPr>
        <w:jc w:val="both"/>
        <w:rPr>
          <w:b/>
          <w:color w:val="000000"/>
          <w:szCs w:val="28"/>
        </w:rPr>
      </w:pPr>
    </w:p>
    <w:p w:rsidR="00C21EFD" w:rsidRPr="00C21EFD" w:rsidRDefault="00C21EFD" w:rsidP="00C21EFD">
      <w:pPr>
        <w:spacing w:line="360" w:lineRule="auto"/>
        <w:jc w:val="both"/>
      </w:pPr>
      <w:r w:rsidRPr="00C21EFD">
        <w:t>Identitas Responden</w:t>
      </w:r>
    </w:p>
    <w:p w:rsidR="00C21EFD" w:rsidRPr="00C21EFD" w:rsidRDefault="00C21EFD" w:rsidP="00C21EFD">
      <w:pPr>
        <w:spacing w:line="360" w:lineRule="auto"/>
        <w:jc w:val="both"/>
      </w:pPr>
      <w:r w:rsidRPr="00C21EFD">
        <w:t>Nama</w:t>
      </w:r>
      <w:r w:rsidRPr="00C21EFD">
        <w:tab/>
        <w:t>:</w:t>
      </w:r>
    </w:p>
    <w:p w:rsidR="00C21EFD" w:rsidRPr="00C21EFD" w:rsidRDefault="00C21EFD" w:rsidP="00C21EFD">
      <w:pPr>
        <w:spacing w:line="360" w:lineRule="auto"/>
        <w:jc w:val="both"/>
      </w:pPr>
      <w:r w:rsidRPr="00C21EFD">
        <w:t>Umur</w:t>
      </w:r>
      <w:r w:rsidRPr="00C21EFD">
        <w:tab/>
        <w:t>:</w:t>
      </w:r>
    </w:p>
    <w:p w:rsidR="00C21EFD" w:rsidRPr="00C21EFD" w:rsidRDefault="00C21EFD" w:rsidP="00C21EFD">
      <w:pPr>
        <w:spacing w:line="360" w:lineRule="auto"/>
        <w:jc w:val="both"/>
      </w:pPr>
    </w:p>
    <w:p w:rsidR="00C21EFD" w:rsidRPr="00C21EFD" w:rsidRDefault="00C21EFD" w:rsidP="00C21EFD">
      <w:pPr>
        <w:spacing w:line="360" w:lineRule="auto"/>
        <w:jc w:val="both"/>
      </w:pPr>
      <w:r w:rsidRPr="00C21EFD">
        <w:t>Petunjuk Pengisisan</w:t>
      </w:r>
    </w:p>
    <w:p w:rsidR="00C21EFD" w:rsidRPr="00C21EFD" w:rsidRDefault="00C21EFD" w:rsidP="00C21EFD">
      <w:pPr>
        <w:spacing w:line="360" w:lineRule="auto"/>
        <w:jc w:val="both"/>
      </w:pPr>
      <w:r w:rsidRPr="00C21EFD">
        <w:t>Kuesioner awal jawablah pertanyaan dibawah ini yang menyangkut harapan anda dalam menentukan kebutuhan yang diperlukan untuk perancangan alat pengaman kandang bebek.</w:t>
      </w:r>
    </w:p>
    <w:p w:rsidR="00C21EFD" w:rsidRPr="00C21EFD" w:rsidRDefault="00C21EFD" w:rsidP="00053969">
      <w:pPr>
        <w:numPr>
          <w:ilvl w:val="6"/>
          <w:numId w:val="31"/>
        </w:numPr>
        <w:spacing w:line="360" w:lineRule="auto"/>
        <w:ind w:left="540"/>
        <w:contextualSpacing/>
        <w:jc w:val="both"/>
      </w:pPr>
      <w:r w:rsidRPr="00C21EFD">
        <w:t>Apakah alat pengaman yang digunakan memonitoring area kandang?</w:t>
      </w:r>
    </w:p>
    <w:p w:rsidR="00C21EFD" w:rsidRPr="00C21EFD" w:rsidRDefault="00C21EFD" w:rsidP="00053969">
      <w:pPr>
        <w:numPr>
          <w:ilvl w:val="1"/>
          <w:numId w:val="27"/>
        </w:numPr>
        <w:spacing w:line="360" w:lineRule="auto"/>
        <w:contextualSpacing/>
        <w:jc w:val="both"/>
      </w:pPr>
      <w:r w:rsidRPr="00C21EFD">
        <w:t>Sangat memonitoring</w:t>
      </w:r>
    </w:p>
    <w:p w:rsidR="00C21EFD" w:rsidRPr="00C21EFD" w:rsidRDefault="00C21EFD" w:rsidP="00053969">
      <w:pPr>
        <w:numPr>
          <w:ilvl w:val="1"/>
          <w:numId w:val="27"/>
        </w:numPr>
        <w:spacing w:line="360" w:lineRule="auto"/>
        <w:contextualSpacing/>
        <w:jc w:val="both"/>
      </w:pPr>
      <w:r w:rsidRPr="00C21EFD">
        <w:t xml:space="preserve">Memonitoring </w:t>
      </w:r>
    </w:p>
    <w:p w:rsidR="00C21EFD" w:rsidRPr="00C21EFD" w:rsidRDefault="00C21EFD" w:rsidP="00053969">
      <w:pPr>
        <w:numPr>
          <w:ilvl w:val="1"/>
          <w:numId w:val="27"/>
        </w:numPr>
        <w:spacing w:line="360" w:lineRule="auto"/>
        <w:contextualSpacing/>
        <w:jc w:val="both"/>
      </w:pPr>
      <w:r w:rsidRPr="00C21EFD">
        <w:t xml:space="preserve">Cukup memonitoring </w:t>
      </w:r>
    </w:p>
    <w:p w:rsidR="00C21EFD" w:rsidRPr="00C21EFD" w:rsidRDefault="00C21EFD" w:rsidP="00053969">
      <w:pPr>
        <w:numPr>
          <w:ilvl w:val="1"/>
          <w:numId w:val="27"/>
        </w:numPr>
        <w:spacing w:line="360" w:lineRule="auto"/>
        <w:contextualSpacing/>
        <w:jc w:val="both"/>
      </w:pPr>
      <w:r w:rsidRPr="00C21EFD">
        <w:t>Kurang memonitoring</w:t>
      </w:r>
    </w:p>
    <w:p w:rsidR="00C21EFD" w:rsidRPr="00C21EFD" w:rsidRDefault="00C21EFD" w:rsidP="00053969">
      <w:pPr>
        <w:numPr>
          <w:ilvl w:val="1"/>
          <w:numId w:val="27"/>
        </w:numPr>
        <w:spacing w:line="360" w:lineRule="auto"/>
        <w:contextualSpacing/>
        <w:jc w:val="both"/>
      </w:pPr>
      <w:r w:rsidRPr="00C21EFD">
        <w:t>Tidak memonitoring</w:t>
      </w:r>
    </w:p>
    <w:p w:rsidR="00C21EFD" w:rsidRPr="00C21EFD" w:rsidRDefault="00C21EFD" w:rsidP="00053969">
      <w:pPr>
        <w:numPr>
          <w:ilvl w:val="6"/>
          <w:numId w:val="31"/>
        </w:numPr>
        <w:spacing w:line="360" w:lineRule="auto"/>
        <w:ind w:left="540"/>
        <w:contextualSpacing/>
        <w:jc w:val="both"/>
      </w:pPr>
      <w:r w:rsidRPr="00C21EFD">
        <w:t>Apakah alat pengaman yang ada aman digunakan?</w:t>
      </w:r>
    </w:p>
    <w:p w:rsidR="00C21EFD" w:rsidRPr="00C21EFD" w:rsidRDefault="00C21EFD" w:rsidP="00053969">
      <w:pPr>
        <w:numPr>
          <w:ilvl w:val="1"/>
          <w:numId w:val="35"/>
        </w:numPr>
        <w:spacing w:line="360" w:lineRule="auto"/>
        <w:contextualSpacing/>
        <w:jc w:val="both"/>
      </w:pPr>
      <w:r w:rsidRPr="00C21EFD">
        <w:t>Sangat aman</w:t>
      </w:r>
    </w:p>
    <w:p w:rsidR="00C21EFD" w:rsidRPr="00C21EFD" w:rsidRDefault="00C21EFD" w:rsidP="00053969">
      <w:pPr>
        <w:numPr>
          <w:ilvl w:val="1"/>
          <w:numId w:val="35"/>
        </w:numPr>
        <w:spacing w:line="360" w:lineRule="auto"/>
        <w:contextualSpacing/>
        <w:jc w:val="both"/>
      </w:pPr>
      <w:r w:rsidRPr="00C21EFD">
        <w:t xml:space="preserve">Aman </w:t>
      </w:r>
    </w:p>
    <w:p w:rsidR="00C21EFD" w:rsidRPr="00C21EFD" w:rsidRDefault="00C21EFD" w:rsidP="00053969">
      <w:pPr>
        <w:numPr>
          <w:ilvl w:val="1"/>
          <w:numId w:val="35"/>
        </w:numPr>
        <w:spacing w:line="360" w:lineRule="auto"/>
        <w:contextualSpacing/>
        <w:jc w:val="both"/>
      </w:pPr>
      <w:r w:rsidRPr="00C21EFD">
        <w:t xml:space="preserve">Cukup aman </w:t>
      </w:r>
    </w:p>
    <w:p w:rsidR="00C21EFD" w:rsidRPr="00C21EFD" w:rsidRDefault="00C21EFD" w:rsidP="00053969">
      <w:pPr>
        <w:numPr>
          <w:ilvl w:val="1"/>
          <w:numId w:val="35"/>
        </w:numPr>
        <w:spacing w:line="360" w:lineRule="auto"/>
        <w:contextualSpacing/>
        <w:jc w:val="both"/>
      </w:pPr>
      <w:r w:rsidRPr="00C21EFD">
        <w:t>Kurang aman</w:t>
      </w:r>
    </w:p>
    <w:p w:rsidR="00C21EFD" w:rsidRPr="00C21EFD" w:rsidRDefault="00C21EFD" w:rsidP="00053969">
      <w:pPr>
        <w:numPr>
          <w:ilvl w:val="1"/>
          <w:numId w:val="35"/>
        </w:numPr>
        <w:spacing w:line="360" w:lineRule="auto"/>
        <w:contextualSpacing/>
        <w:jc w:val="both"/>
      </w:pPr>
      <w:r w:rsidRPr="00C21EFD">
        <w:t>Tidak aman</w:t>
      </w:r>
    </w:p>
    <w:p w:rsidR="00C21EFD" w:rsidRPr="00C21EFD" w:rsidRDefault="00C21EFD" w:rsidP="00053969">
      <w:pPr>
        <w:numPr>
          <w:ilvl w:val="6"/>
          <w:numId w:val="31"/>
        </w:numPr>
        <w:spacing w:line="360" w:lineRule="auto"/>
        <w:ind w:left="540"/>
        <w:contextualSpacing/>
        <w:jc w:val="both"/>
      </w:pPr>
      <w:r w:rsidRPr="00C21EFD">
        <w:t>Apakah alat yang ada nyaman digunakan (tidak mengganggu peternakan)?</w:t>
      </w:r>
    </w:p>
    <w:p w:rsidR="00C21EFD" w:rsidRPr="00C21EFD" w:rsidRDefault="00C21EFD" w:rsidP="00053969">
      <w:pPr>
        <w:numPr>
          <w:ilvl w:val="4"/>
          <w:numId w:val="35"/>
        </w:numPr>
        <w:spacing w:line="360" w:lineRule="auto"/>
        <w:ind w:left="2520"/>
        <w:contextualSpacing/>
        <w:jc w:val="both"/>
      </w:pPr>
      <w:r w:rsidRPr="00C21EFD">
        <w:t>Sangat nyaman</w:t>
      </w:r>
    </w:p>
    <w:p w:rsidR="00C21EFD" w:rsidRPr="00C21EFD" w:rsidRDefault="00C21EFD" w:rsidP="00053969">
      <w:pPr>
        <w:numPr>
          <w:ilvl w:val="4"/>
          <w:numId w:val="35"/>
        </w:numPr>
        <w:spacing w:line="360" w:lineRule="auto"/>
        <w:ind w:left="2520"/>
        <w:contextualSpacing/>
        <w:jc w:val="both"/>
      </w:pPr>
      <w:r w:rsidRPr="00C21EFD">
        <w:t>Nyaman</w:t>
      </w:r>
    </w:p>
    <w:p w:rsidR="00C21EFD" w:rsidRPr="00C21EFD" w:rsidRDefault="00C21EFD" w:rsidP="00053969">
      <w:pPr>
        <w:numPr>
          <w:ilvl w:val="4"/>
          <w:numId w:val="35"/>
        </w:numPr>
        <w:spacing w:line="360" w:lineRule="auto"/>
        <w:ind w:left="2520"/>
        <w:contextualSpacing/>
        <w:jc w:val="both"/>
      </w:pPr>
      <w:r w:rsidRPr="00C21EFD">
        <w:t>Cukup nyaman</w:t>
      </w:r>
    </w:p>
    <w:p w:rsidR="00C21EFD" w:rsidRPr="00C21EFD" w:rsidRDefault="00C21EFD" w:rsidP="00053969">
      <w:pPr>
        <w:numPr>
          <w:ilvl w:val="4"/>
          <w:numId w:val="35"/>
        </w:numPr>
        <w:spacing w:line="360" w:lineRule="auto"/>
        <w:ind w:left="2520"/>
        <w:contextualSpacing/>
        <w:jc w:val="both"/>
      </w:pPr>
      <w:r w:rsidRPr="00C21EFD">
        <w:lastRenderedPageBreak/>
        <w:t>Kurang nyaman</w:t>
      </w:r>
    </w:p>
    <w:p w:rsidR="00C21EFD" w:rsidRPr="00C21EFD" w:rsidRDefault="00C21EFD" w:rsidP="00053969">
      <w:pPr>
        <w:numPr>
          <w:ilvl w:val="4"/>
          <w:numId w:val="35"/>
        </w:numPr>
        <w:spacing w:line="360" w:lineRule="auto"/>
        <w:ind w:left="2520"/>
        <w:contextualSpacing/>
        <w:jc w:val="both"/>
      </w:pPr>
      <w:r w:rsidRPr="00C21EFD">
        <w:t>Tidak nyaman</w:t>
      </w:r>
    </w:p>
    <w:p w:rsidR="00C21EFD" w:rsidRPr="00C21EFD" w:rsidRDefault="00C21EFD" w:rsidP="00053969">
      <w:pPr>
        <w:numPr>
          <w:ilvl w:val="6"/>
          <w:numId w:val="31"/>
        </w:numPr>
        <w:spacing w:line="360" w:lineRule="auto"/>
        <w:ind w:left="540"/>
        <w:contextualSpacing/>
        <w:jc w:val="both"/>
      </w:pPr>
      <w:r w:rsidRPr="00C21EFD">
        <w:t>Apakah alat yang dipakai mudah digunakan?</w:t>
      </w:r>
    </w:p>
    <w:p w:rsidR="00C21EFD" w:rsidRPr="00C21EFD" w:rsidRDefault="00C21EFD" w:rsidP="00053969">
      <w:pPr>
        <w:numPr>
          <w:ilvl w:val="4"/>
          <w:numId w:val="36"/>
        </w:numPr>
        <w:spacing w:line="360" w:lineRule="auto"/>
        <w:ind w:left="2520"/>
        <w:contextualSpacing/>
        <w:jc w:val="both"/>
      </w:pPr>
      <w:r w:rsidRPr="00C21EFD">
        <w:t>Sangat mudah</w:t>
      </w:r>
    </w:p>
    <w:p w:rsidR="00C21EFD" w:rsidRPr="00C21EFD" w:rsidRDefault="00C21EFD" w:rsidP="00053969">
      <w:pPr>
        <w:numPr>
          <w:ilvl w:val="4"/>
          <w:numId w:val="36"/>
        </w:numPr>
        <w:spacing w:line="360" w:lineRule="auto"/>
        <w:ind w:left="2520"/>
        <w:contextualSpacing/>
        <w:jc w:val="both"/>
      </w:pPr>
      <w:r w:rsidRPr="00C21EFD">
        <w:t>Mudah</w:t>
      </w:r>
    </w:p>
    <w:p w:rsidR="00C21EFD" w:rsidRPr="00C21EFD" w:rsidRDefault="00C21EFD" w:rsidP="00053969">
      <w:pPr>
        <w:numPr>
          <w:ilvl w:val="4"/>
          <w:numId w:val="36"/>
        </w:numPr>
        <w:spacing w:line="360" w:lineRule="auto"/>
        <w:ind w:left="2520"/>
        <w:contextualSpacing/>
        <w:jc w:val="both"/>
      </w:pPr>
      <w:r w:rsidRPr="00C21EFD">
        <w:t>Cukup mudah</w:t>
      </w:r>
    </w:p>
    <w:p w:rsidR="00C21EFD" w:rsidRPr="00C21EFD" w:rsidRDefault="00C21EFD" w:rsidP="00053969">
      <w:pPr>
        <w:numPr>
          <w:ilvl w:val="4"/>
          <w:numId w:val="36"/>
        </w:numPr>
        <w:spacing w:line="360" w:lineRule="auto"/>
        <w:ind w:left="2520"/>
        <w:contextualSpacing/>
        <w:jc w:val="both"/>
      </w:pPr>
      <w:r w:rsidRPr="00C21EFD">
        <w:t xml:space="preserve">Kurang mudah </w:t>
      </w:r>
    </w:p>
    <w:p w:rsidR="00C21EFD" w:rsidRPr="00C21EFD" w:rsidRDefault="00C21EFD" w:rsidP="00053969">
      <w:pPr>
        <w:numPr>
          <w:ilvl w:val="4"/>
          <w:numId w:val="36"/>
        </w:numPr>
        <w:spacing w:line="360" w:lineRule="auto"/>
        <w:ind w:left="2520"/>
        <w:contextualSpacing/>
        <w:jc w:val="both"/>
      </w:pPr>
      <w:r w:rsidRPr="00C21EFD">
        <w:t>Tidak mudah</w:t>
      </w:r>
    </w:p>
    <w:p w:rsidR="00C21EFD" w:rsidRPr="00C21EFD" w:rsidRDefault="00C21EFD" w:rsidP="00053969">
      <w:pPr>
        <w:numPr>
          <w:ilvl w:val="6"/>
          <w:numId w:val="31"/>
        </w:numPr>
        <w:spacing w:line="360" w:lineRule="auto"/>
        <w:ind w:left="540"/>
        <w:contextualSpacing/>
        <w:jc w:val="both"/>
      </w:pPr>
      <w:r w:rsidRPr="00C21EFD">
        <w:t>Apakah alat yang digunakan bertahan lama (awet)?</w:t>
      </w:r>
    </w:p>
    <w:p w:rsidR="00C21EFD" w:rsidRPr="00C21EFD" w:rsidRDefault="00C21EFD" w:rsidP="00053969">
      <w:pPr>
        <w:numPr>
          <w:ilvl w:val="4"/>
          <w:numId w:val="37"/>
        </w:numPr>
        <w:spacing w:line="360" w:lineRule="auto"/>
        <w:ind w:left="2520"/>
        <w:contextualSpacing/>
        <w:jc w:val="both"/>
      </w:pPr>
      <w:r w:rsidRPr="00C21EFD">
        <w:t>Sangat lama</w:t>
      </w:r>
    </w:p>
    <w:p w:rsidR="00C21EFD" w:rsidRPr="00C21EFD" w:rsidRDefault="00C21EFD" w:rsidP="00053969">
      <w:pPr>
        <w:numPr>
          <w:ilvl w:val="4"/>
          <w:numId w:val="37"/>
        </w:numPr>
        <w:spacing w:line="360" w:lineRule="auto"/>
        <w:ind w:left="2520"/>
        <w:contextualSpacing/>
        <w:jc w:val="both"/>
      </w:pPr>
      <w:r w:rsidRPr="00C21EFD">
        <w:t>Lama</w:t>
      </w:r>
    </w:p>
    <w:p w:rsidR="00C21EFD" w:rsidRPr="00C21EFD" w:rsidRDefault="00C21EFD" w:rsidP="00053969">
      <w:pPr>
        <w:numPr>
          <w:ilvl w:val="4"/>
          <w:numId w:val="37"/>
        </w:numPr>
        <w:spacing w:line="360" w:lineRule="auto"/>
        <w:ind w:left="2520"/>
        <w:contextualSpacing/>
        <w:jc w:val="both"/>
      </w:pPr>
      <w:r w:rsidRPr="00C21EFD">
        <w:t>Cukup lama</w:t>
      </w:r>
    </w:p>
    <w:p w:rsidR="00C21EFD" w:rsidRPr="00C21EFD" w:rsidRDefault="00C21EFD" w:rsidP="00053969">
      <w:pPr>
        <w:numPr>
          <w:ilvl w:val="4"/>
          <w:numId w:val="37"/>
        </w:numPr>
        <w:spacing w:line="360" w:lineRule="auto"/>
        <w:ind w:left="2520"/>
        <w:contextualSpacing/>
        <w:jc w:val="both"/>
      </w:pPr>
      <w:r w:rsidRPr="00C21EFD">
        <w:t>Kurang lama</w:t>
      </w:r>
    </w:p>
    <w:p w:rsidR="00C21EFD" w:rsidRPr="00C21EFD" w:rsidRDefault="00C21EFD" w:rsidP="00053969">
      <w:pPr>
        <w:numPr>
          <w:ilvl w:val="4"/>
          <w:numId w:val="37"/>
        </w:numPr>
        <w:spacing w:line="360" w:lineRule="auto"/>
        <w:ind w:left="2520"/>
        <w:contextualSpacing/>
        <w:jc w:val="both"/>
      </w:pPr>
      <w:r w:rsidRPr="00C21EFD">
        <w:t>Tidak lama</w:t>
      </w:r>
    </w:p>
    <w:p w:rsidR="00C21EFD" w:rsidRPr="00C21EFD" w:rsidRDefault="00C21EFD" w:rsidP="00053969">
      <w:pPr>
        <w:numPr>
          <w:ilvl w:val="6"/>
          <w:numId w:val="31"/>
        </w:numPr>
        <w:spacing w:line="360" w:lineRule="auto"/>
        <w:ind w:left="540"/>
        <w:contextualSpacing/>
        <w:jc w:val="both"/>
      </w:pPr>
      <w:r w:rsidRPr="00C21EFD">
        <w:t>Apakah alat yang dipakai memberitahu saat ada pencurian?</w:t>
      </w:r>
    </w:p>
    <w:p w:rsidR="00C21EFD" w:rsidRPr="00C21EFD" w:rsidRDefault="00C21EFD" w:rsidP="00053969">
      <w:pPr>
        <w:numPr>
          <w:ilvl w:val="4"/>
          <w:numId w:val="38"/>
        </w:numPr>
        <w:spacing w:line="360" w:lineRule="auto"/>
        <w:ind w:left="2520"/>
        <w:contextualSpacing/>
        <w:jc w:val="both"/>
      </w:pPr>
      <w:r w:rsidRPr="00C21EFD">
        <w:t>Sangat memberitahu</w:t>
      </w:r>
    </w:p>
    <w:p w:rsidR="00C21EFD" w:rsidRPr="00C21EFD" w:rsidRDefault="00C21EFD" w:rsidP="00053969">
      <w:pPr>
        <w:numPr>
          <w:ilvl w:val="4"/>
          <w:numId w:val="38"/>
        </w:numPr>
        <w:spacing w:line="360" w:lineRule="auto"/>
        <w:ind w:left="2520"/>
        <w:contextualSpacing/>
        <w:jc w:val="both"/>
      </w:pPr>
      <w:r w:rsidRPr="00C21EFD">
        <w:t>Memberitahu</w:t>
      </w:r>
    </w:p>
    <w:p w:rsidR="00C21EFD" w:rsidRPr="00C21EFD" w:rsidRDefault="00C21EFD" w:rsidP="00053969">
      <w:pPr>
        <w:numPr>
          <w:ilvl w:val="4"/>
          <w:numId w:val="38"/>
        </w:numPr>
        <w:spacing w:line="360" w:lineRule="auto"/>
        <w:ind w:left="2520"/>
        <w:contextualSpacing/>
        <w:jc w:val="both"/>
      </w:pPr>
      <w:r w:rsidRPr="00C21EFD">
        <w:t>Cukup memberitahu</w:t>
      </w:r>
    </w:p>
    <w:p w:rsidR="00C21EFD" w:rsidRPr="00C21EFD" w:rsidRDefault="00C21EFD" w:rsidP="00053969">
      <w:pPr>
        <w:numPr>
          <w:ilvl w:val="4"/>
          <w:numId w:val="38"/>
        </w:numPr>
        <w:spacing w:line="360" w:lineRule="auto"/>
        <w:ind w:left="2520"/>
        <w:contextualSpacing/>
        <w:jc w:val="both"/>
      </w:pPr>
      <w:r w:rsidRPr="00C21EFD">
        <w:t>Kurang memberitahu</w:t>
      </w:r>
    </w:p>
    <w:p w:rsidR="00C21EFD" w:rsidRPr="00C21EFD" w:rsidRDefault="00C21EFD" w:rsidP="00053969">
      <w:pPr>
        <w:numPr>
          <w:ilvl w:val="4"/>
          <w:numId w:val="38"/>
        </w:numPr>
        <w:spacing w:line="360" w:lineRule="auto"/>
        <w:ind w:left="2520"/>
        <w:contextualSpacing/>
        <w:jc w:val="both"/>
      </w:pPr>
      <w:r w:rsidRPr="00C21EFD">
        <w:t>Tidak memberitahu</w:t>
      </w:r>
    </w:p>
    <w:p w:rsidR="00C21EFD" w:rsidRPr="00C21EFD" w:rsidRDefault="00C21EFD" w:rsidP="00053969">
      <w:pPr>
        <w:numPr>
          <w:ilvl w:val="6"/>
          <w:numId w:val="31"/>
        </w:numPr>
        <w:spacing w:line="360" w:lineRule="auto"/>
        <w:ind w:left="540"/>
        <w:contextualSpacing/>
        <w:jc w:val="both"/>
      </w:pPr>
      <w:r w:rsidRPr="00C21EFD">
        <w:t>Seberapa penting harga terjangkau?</w:t>
      </w:r>
    </w:p>
    <w:p w:rsidR="00C21EFD" w:rsidRPr="00C21EFD" w:rsidRDefault="00C21EFD" w:rsidP="00053969">
      <w:pPr>
        <w:numPr>
          <w:ilvl w:val="4"/>
          <w:numId w:val="39"/>
        </w:numPr>
        <w:spacing w:line="360" w:lineRule="auto"/>
        <w:ind w:left="2520"/>
        <w:contextualSpacing/>
        <w:jc w:val="both"/>
      </w:pPr>
      <w:r w:rsidRPr="00C21EFD">
        <w:t>Sangat terjangkau</w:t>
      </w:r>
    </w:p>
    <w:p w:rsidR="00C21EFD" w:rsidRPr="00C21EFD" w:rsidRDefault="00C21EFD" w:rsidP="00053969">
      <w:pPr>
        <w:numPr>
          <w:ilvl w:val="4"/>
          <w:numId w:val="39"/>
        </w:numPr>
        <w:spacing w:line="360" w:lineRule="auto"/>
        <w:ind w:left="2520"/>
        <w:contextualSpacing/>
        <w:jc w:val="both"/>
      </w:pPr>
      <w:r w:rsidRPr="00C21EFD">
        <w:t>Terjangkau</w:t>
      </w:r>
    </w:p>
    <w:p w:rsidR="00C21EFD" w:rsidRPr="00C21EFD" w:rsidRDefault="00C21EFD" w:rsidP="00053969">
      <w:pPr>
        <w:numPr>
          <w:ilvl w:val="4"/>
          <w:numId w:val="39"/>
        </w:numPr>
        <w:spacing w:line="360" w:lineRule="auto"/>
        <w:ind w:left="2520"/>
        <w:contextualSpacing/>
        <w:jc w:val="both"/>
      </w:pPr>
      <w:r w:rsidRPr="00C21EFD">
        <w:t>Cukup terjangkau</w:t>
      </w:r>
    </w:p>
    <w:p w:rsidR="00C21EFD" w:rsidRPr="00C21EFD" w:rsidRDefault="00C21EFD" w:rsidP="00053969">
      <w:pPr>
        <w:numPr>
          <w:ilvl w:val="4"/>
          <w:numId w:val="39"/>
        </w:numPr>
        <w:spacing w:line="360" w:lineRule="auto"/>
        <w:ind w:left="2520"/>
        <w:contextualSpacing/>
        <w:jc w:val="both"/>
      </w:pPr>
      <w:r w:rsidRPr="00C21EFD">
        <w:t>Kurang terjangkau</w:t>
      </w:r>
    </w:p>
    <w:p w:rsidR="00C21EFD" w:rsidRPr="00C21EFD" w:rsidRDefault="00C21EFD" w:rsidP="00053969">
      <w:pPr>
        <w:numPr>
          <w:ilvl w:val="4"/>
          <w:numId w:val="39"/>
        </w:numPr>
        <w:spacing w:line="360" w:lineRule="auto"/>
        <w:ind w:left="2520"/>
        <w:contextualSpacing/>
        <w:jc w:val="both"/>
      </w:pPr>
      <w:r w:rsidRPr="00C21EFD">
        <w:t>Tidak terjangkau</w:t>
      </w:r>
    </w:p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rPr>
          <w:b/>
        </w:rPr>
      </w:pPr>
      <w:r w:rsidRPr="00C21EFD">
        <w:rPr>
          <w:b/>
        </w:rPr>
        <w:lastRenderedPageBreak/>
        <w:t>Lampiran 2</w:t>
      </w: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Kuesioner Kepentingan Responden</w:t>
      </w:r>
    </w:p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jc w:val="center"/>
      </w:pPr>
      <w:r w:rsidRPr="00C21EFD">
        <w:t>Angket Penelitian</w:t>
      </w:r>
    </w:p>
    <w:p w:rsidR="00C21EFD" w:rsidRPr="00C21EFD" w:rsidRDefault="00C21EFD" w:rsidP="00C21EFD">
      <w:pPr>
        <w:jc w:val="center"/>
      </w:pPr>
    </w:p>
    <w:p w:rsidR="00C21EFD" w:rsidRPr="00C21EFD" w:rsidRDefault="00C21EFD" w:rsidP="00C21EFD">
      <w:pPr>
        <w:spacing w:line="480" w:lineRule="auto"/>
        <w:ind w:left="540" w:firstLine="720"/>
        <w:jc w:val="both"/>
        <w:rPr>
          <w:noProof/>
        </w:rPr>
      </w:pPr>
      <w:r w:rsidRPr="00C21EFD">
        <w:rPr>
          <w:noProof/>
        </w:rPr>
        <w:t>Kuesioner ini bertujuan untuk mengetahui tingkat kepentingan konsumen dalam menggunakan alat pengaman , responden dimohon untuk memberikan penilain terhadap alat pengaman tersebut. Berilah tanda (</w:t>
      </w:r>
      <w:r w:rsidRPr="00C21EFD">
        <w:rPr>
          <w:noProof/>
        </w:rPr>
        <w:sym w:font="Wingdings" w:char="F0FC"/>
      </w:r>
      <w:r w:rsidRPr="00C21EFD">
        <w:rPr>
          <w:noProof/>
        </w:rPr>
        <w:t>) pada setiap pertanyaan yang sesuai dengan tingkat kepentingan menurut anda.</w:t>
      </w:r>
    </w:p>
    <w:p w:rsidR="00C21EFD" w:rsidRPr="00C21EFD" w:rsidRDefault="00C21EFD" w:rsidP="00C21EFD">
      <w:pPr>
        <w:spacing w:line="480" w:lineRule="auto"/>
        <w:ind w:left="540"/>
        <w:contextualSpacing/>
        <w:jc w:val="both"/>
        <w:rPr>
          <w:noProof/>
        </w:rPr>
      </w:pPr>
      <w:r w:rsidRPr="00C21EFD">
        <w:rPr>
          <w:noProof/>
        </w:rPr>
        <w:t>Nama</w:t>
      </w:r>
      <w:r w:rsidRPr="00C21EFD">
        <w:rPr>
          <w:noProof/>
        </w:rPr>
        <w:tab/>
      </w:r>
      <w:r w:rsidRPr="00C21EFD">
        <w:rPr>
          <w:noProof/>
        </w:rPr>
        <w:tab/>
        <w:t>:</w:t>
      </w:r>
    </w:p>
    <w:p w:rsidR="00C21EFD" w:rsidRPr="00C21EFD" w:rsidRDefault="00C21EFD" w:rsidP="00C21EFD">
      <w:pPr>
        <w:spacing w:line="480" w:lineRule="auto"/>
        <w:ind w:left="540"/>
        <w:contextualSpacing/>
        <w:jc w:val="both"/>
        <w:rPr>
          <w:noProof/>
        </w:rPr>
      </w:pPr>
      <w:r w:rsidRPr="00C21EFD">
        <w:rPr>
          <w:noProof/>
        </w:rPr>
        <w:t>Usia</w:t>
      </w:r>
      <w:r w:rsidRPr="00C21EFD">
        <w:rPr>
          <w:noProof/>
        </w:rPr>
        <w:tab/>
      </w:r>
      <w:r w:rsidRPr="00C21EFD">
        <w:rPr>
          <w:noProof/>
        </w:rPr>
        <w:tab/>
        <w:t>:</w:t>
      </w:r>
    </w:p>
    <w:p w:rsidR="00C21EFD" w:rsidRPr="00C21EFD" w:rsidRDefault="00C21EFD" w:rsidP="00C21EFD">
      <w:pPr>
        <w:spacing w:line="480" w:lineRule="auto"/>
        <w:ind w:left="540"/>
        <w:contextualSpacing/>
        <w:jc w:val="both"/>
        <w:rPr>
          <w:noProof/>
        </w:rPr>
      </w:pPr>
      <w:r w:rsidRPr="00C21EFD">
        <w:rPr>
          <w:noProof/>
        </w:rPr>
        <w:t>Jenis Kelamin</w:t>
      </w:r>
      <w:r w:rsidRPr="00C21EFD">
        <w:rPr>
          <w:noProof/>
        </w:rPr>
        <w:tab/>
        <w:t>:</w:t>
      </w:r>
    </w:p>
    <w:p w:rsidR="00C21EFD" w:rsidRPr="00C21EFD" w:rsidRDefault="00C21EFD" w:rsidP="00C21EFD">
      <w:pPr>
        <w:spacing w:line="480" w:lineRule="auto"/>
        <w:ind w:left="540"/>
        <w:contextualSpacing/>
        <w:jc w:val="both"/>
        <w:rPr>
          <w:color w:val="000000"/>
        </w:rPr>
      </w:pPr>
      <w:r w:rsidRPr="00C21EFD">
        <w:rPr>
          <w:color w:val="000000"/>
        </w:rPr>
        <w:t>TP (Tidak Penting)</w:t>
      </w:r>
      <w:r w:rsidRPr="00C21EFD">
        <w:rPr>
          <w:color w:val="000000"/>
        </w:rPr>
        <w:tab/>
        <w:t xml:space="preserve">: Nilai 1 Tidak Berpengaruh Sama Sekali </w:t>
      </w:r>
    </w:p>
    <w:p w:rsidR="00C21EFD" w:rsidRPr="00C21EFD" w:rsidRDefault="00C21EFD" w:rsidP="00C21EFD">
      <w:pPr>
        <w:spacing w:line="480" w:lineRule="auto"/>
        <w:ind w:left="540"/>
        <w:contextualSpacing/>
        <w:jc w:val="both"/>
        <w:rPr>
          <w:color w:val="000000"/>
        </w:rPr>
      </w:pPr>
      <w:r w:rsidRPr="00C21EFD">
        <w:rPr>
          <w:color w:val="000000"/>
        </w:rPr>
        <w:t>KP (Kurang Penting)</w:t>
      </w:r>
      <w:r w:rsidRPr="00C21EFD">
        <w:rPr>
          <w:color w:val="000000"/>
        </w:rPr>
        <w:tab/>
        <w:t xml:space="preserve">: Nilai 2 Pengaruh Tidak Terlalu Kuat </w:t>
      </w:r>
    </w:p>
    <w:p w:rsidR="00C21EFD" w:rsidRPr="00C21EFD" w:rsidRDefault="00C21EFD" w:rsidP="00C21EFD">
      <w:pPr>
        <w:spacing w:line="480" w:lineRule="auto"/>
        <w:ind w:left="540"/>
        <w:contextualSpacing/>
        <w:jc w:val="both"/>
        <w:rPr>
          <w:color w:val="000000"/>
        </w:rPr>
      </w:pPr>
      <w:r w:rsidRPr="00C21EFD">
        <w:rPr>
          <w:color w:val="000000"/>
        </w:rPr>
        <w:t>CP (Cukup Penting)</w:t>
      </w:r>
      <w:r w:rsidRPr="00C21EFD">
        <w:rPr>
          <w:color w:val="000000"/>
        </w:rPr>
        <w:tab/>
        <w:t xml:space="preserve">: Nilai 3 Pengaruh Cukup Kuat </w:t>
      </w:r>
    </w:p>
    <w:p w:rsidR="00C21EFD" w:rsidRPr="00C21EFD" w:rsidRDefault="00C21EFD" w:rsidP="00C21EFD">
      <w:pPr>
        <w:spacing w:line="480" w:lineRule="auto"/>
        <w:ind w:left="540"/>
        <w:contextualSpacing/>
        <w:jc w:val="both"/>
        <w:rPr>
          <w:color w:val="000000"/>
        </w:rPr>
      </w:pPr>
      <w:r w:rsidRPr="00C21EFD">
        <w:rPr>
          <w:color w:val="000000"/>
        </w:rPr>
        <w:t>P (Penting)</w:t>
      </w:r>
      <w:r w:rsidRPr="00C21EFD">
        <w:rPr>
          <w:color w:val="000000"/>
        </w:rPr>
        <w:tab/>
      </w:r>
      <w:r w:rsidRPr="00C21EFD">
        <w:rPr>
          <w:color w:val="000000"/>
        </w:rPr>
        <w:tab/>
        <w:t>: Nilai 4 Pengaruh Kuat</w:t>
      </w:r>
    </w:p>
    <w:p w:rsidR="00C21EFD" w:rsidRPr="00C21EFD" w:rsidRDefault="00C21EFD" w:rsidP="00C21EFD">
      <w:pPr>
        <w:spacing w:line="480" w:lineRule="auto"/>
        <w:ind w:left="540"/>
        <w:contextualSpacing/>
        <w:jc w:val="both"/>
        <w:rPr>
          <w:color w:val="000000"/>
        </w:rPr>
      </w:pPr>
      <w:r w:rsidRPr="00C21EFD">
        <w:rPr>
          <w:color w:val="000000"/>
        </w:rPr>
        <w:t>SP (Sangat Penting)</w:t>
      </w:r>
      <w:r w:rsidRPr="00C21EFD">
        <w:rPr>
          <w:color w:val="000000"/>
        </w:rPr>
        <w:tab/>
        <w:t>: Nilai 5 Pengaruh Sangat Kuat</w:t>
      </w:r>
    </w:p>
    <w:tbl>
      <w:tblPr>
        <w:tblStyle w:val="TableGrid"/>
        <w:tblW w:w="7434" w:type="dxa"/>
        <w:tblInd w:w="720" w:type="dxa"/>
        <w:tblLayout w:type="fixed"/>
        <w:tblLook w:val="04A0" w:firstRow="1" w:lastRow="0" w:firstColumn="1" w:lastColumn="0" w:noHBand="0" w:noVBand="1"/>
      </w:tblPr>
      <w:tblGrid>
        <w:gridCol w:w="558"/>
        <w:gridCol w:w="4230"/>
        <w:gridCol w:w="540"/>
        <w:gridCol w:w="540"/>
        <w:gridCol w:w="540"/>
        <w:gridCol w:w="540"/>
        <w:gridCol w:w="486"/>
      </w:tblGrid>
      <w:tr w:rsidR="00C21EFD" w:rsidRPr="00C21EFD" w:rsidTr="00A46A3D">
        <w:trPr>
          <w:trHeight w:val="413"/>
        </w:trPr>
        <w:tc>
          <w:tcPr>
            <w:tcW w:w="558" w:type="dxa"/>
            <w:vMerge w:val="restart"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No</w:t>
            </w:r>
          </w:p>
        </w:tc>
        <w:tc>
          <w:tcPr>
            <w:tcW w:w="4230" w:type="dxa"/>
            <w:vMerge w:val="restart"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Pertanyaan</w:t>
            </w:r>
          </w:p>
        </w:tc>
        <w:tc>
          <w:tcPr>
            <w:tcW w:w="2646" w:type="dxa"/>
            <w:gridSpan w:val="5"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Skala</w:t>
            </w:r>
          </w:p>
        </w:tc>
      </w:tr>
      <w:tr w:rsidR="00C21EFD" w:rsidRPr="00C21EFD" w:rsidTr="00A46A3D">
        <w:tc>
          <w:tcPr>
            <w:tcW w:w="558" w:type="dxa"/>
            <w:vMerge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4230" w:type="dxa"/>
            <w:vMerge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TP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KP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P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CP</w:t>
            </w:r>
          </w:p>
        </w:tc>
        <w:tc>
          <w:tcPr>
            <w:tcW w:w="486" w:type="dxa"/>
            <w:shd w:val="clear" w:color="auto" w:fill="auto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SP</w:t>
            </w:r>
          </w:p>
        </w:tc>
      </w:tr>
      <w:tr w:rsidR="00C21EFD" w:rsidRPr="00C21EFD" w:rsidTr="00A72CA6">
        <w:tc>
          <w:tcPr>
            <w:tcW w:w="558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1.</w:t>
            </w:r>
          </w:p>
        </w:tc>
        <w:tc>
          <w:tcPr>
            <w:tcW w:w="4230" w:type="dxa"/>
            <w:vAlign w:val="center"/>
          </w:tcPr>
          <w:p w:rsidR="00C21EFD" w:rsidRPr="00C21EFD" w:rsidRDefault="00C21EFD" w:rsidP="00C21EFD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Memonitoring area peternakan</w:t>
            </w: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486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</w:tr>
      <w:tr w:rsidR="00C21EFD" w:rsidRPr="00C21EFD" w:rsidTr="00A72CA6">
        <w:tc>
          <w:tcPr>
            <w:tcW w:w="558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2.</w:t>
            </w:r>
          </w:p>
        </w:tc>
        <w:tc>
          <w:tcPr>
            <w:tcW w:w="4230" w:type="dxa"/>
            <w:vAlign w:val="center"/>
          </w:tcPr>
          <w:p w:rsidR="00C21EFD" w:rsidRPr="00C21EFD" w:rsidRDefault="00C21EFD" w:rsidP="00C21EFD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Bahan material aman digunakan</w:t>
            </w: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486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</w:tr>
      <w:tr w:rsidR="00C21EFD" w:rsidRPr="00C21EFD" w:rsidTr="00A72CA6">
        <w:tc>
          <w:tcPr>
            <w:tcW w:w="558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 xml:space="preserve">3. </w:t>
            </w:r>
          </w:p>
        </w:tc>
        <w:tc>
          <w:tcPr>
            <w:tcW w:w="4230" w:type="dxa"/>
            <w:vAlign w:val="center"/>
          </w:tcPr>
          <w:p w:rsidR="00C21EFD" w:rsidRPr="00C21EFD" w:rsidRDefault="00C21EFD" w:rsidP="00C21EFD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Tidak mengganggu peternakan</w:t>
            </w: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486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</w:tr>
      <w:tr w:rsidR="00C21EFD" w:rsidRPr="00C21EFD" w:rsidTr="00A72CA6">
        <w:tc>
          <w:tcPr>
            <w:tcW w:w="558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4.</w:t>
            </w:r>
          </w:p>
        </w:tc>
        <w:tc>
          <w:tcPr>
            <w:tcW w:w="4230" w:type="dxa"/>
            <w:vAlign w:val="center"/>
          </w:tcPr>
          <w:p w:rsidR="00C21EFD" w:rsidRPr="00C21EFD" w:rsidRDefault="00C21EFD" w:rsidP="00C21EFD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Kemudahan alat saat digunakan</w:t>
            </w: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486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</w:tr>
      <w:tr w:rsidR="00C21EFD" w:rsidRPr="00C21EFD" w:rsidTr="00A72CA6">
        <w:tc>
          <w:tcPr>
            <w:tcW w:w="558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5.</w:t>
            </w:r>
          </w:p>
        </w:tc>
        <w:tc>
          <w:tcPr>
            <w:tcW w:w="4230" w:type="dxa"/>
            <w:vAlign w:val="center"/>
          </w:tcPr>
          <w:p w:rsidR="00C21EFD" w:rsidRPr="00C21EFD" w:rsidRDefault="00C21EFD" w:rsidP="00C21EFD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Kualitas bahan</w:t>
            </w: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486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</w:tr>
      <w:tr w:rsidR="00C21EFD" w:rsidRPr="00C21EFD" w:rsidTr="00A72CA6">
        <w:tc>
          <w:tcPr>
            <w:tcW w:w="558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6.</w:t>
            </w:r>
          </w:p>
        </w:tc>
        <w:tc>
          <w:tcPr>
            <w:tcW w:w="4230" w:type="dxa"/>
            <w:vAlign w:val="center"/>
          </w:tcPr>
          <w:p w:rsidR="00C21EFD" w:rsidRPr="00C21EFD" w:rsidRDefault="00C21EFD" w:rsidP="00C21EFD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Memberi tahu saat ada pencuri</w:t>
            </w: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486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</w:tr>
      <w:tr w:rsidR="00C21EFD" w:rsidRPr="00C21EFD" w:rsidTr="00A72CA6">
        <w:tc>
          <w:tcPr>
            <w:tcW w:w="558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7.</w:t>
            </w:r>
          </w:p>
        </w:tc>
        <w:tc>
          <w:tcPr>
            <w:tcW w:w="4230" w:type="dxa"/>
            <w:vAlign w:val="center"/>
          </w:tcPr>
          <w:p w:rsidR="00C21EFD" w:rsidRPr="00C21EFD" w:rsidRDefault="00C21EFD" w:rsidP="00C21EFD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Harga yang terjangkau</w:t>
            </w: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486" w:type="dxa"/>
            <w:vAlign w:val="center"/>
          </w:tcPr>
          <w:p w:rsidR="00C21EFD" w:rsidRPr="00C21EFD" w:rsidRDefault="00C21EFD" w:rsidP="00C21EFD">
            <w:pPr>
              <w:contextualSpacing/>
              <w:jc w:val="center"/>
              <w:rPr>
                <w:noProof/>
              </w:rPr>
            </w:pPr>
          </w:p>
        </w:tc>
      </w:tr>
    </w:tbl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rPr>
          <w:b/>
        </w:rPr>
      </w:pPr>
      <w:r w:rsidRPr="00C21EFD">
        <w:rPr>
          <w:b/>
        </w:rPr>
        <w:t>Lampiran 3</w:t>
      </w:r>
    </w:p>
    <w:p w:rsidR="00C21EFD" w:rsidRPr="00C21EFD" w:rsidRDefault="00C21EFD" w:rsidP="00C21EFD">
      <w:pPr>
        <w:rPr>
          <w:b/>
        </w:rPr>
      </w:pPr>
      <w:r w:rsidRPr="00C21EFD">
        <w:rPr>
          <w:b/>
          <w:noProof/>
        </w:rPr>
        <w:t xml:space="preserve">Kuesioner Penilaian Tingkat Kepuasan </w:t>
      </w:r>
    </w:p>
    <w:p w:rsidR="00C21EFD" w:rsidRPr="00C21EFD" w:rsidRDefault="00C21EFD" w:rsidP="00C21EFD">
      <w:pPr>
        <w:spacing w:line="480" w:lineRule="auto"/>
        <w:ind w:left="1920" w:firstLine="720"/>
        <w:jc w:val="both"/>
        <w:rPr>
          <w:noProof/>
        </w:rPr>
      </w:pPr>
    </w:p>
    <w:p w:rsidR="00C21EFD" w:rsidRPr="00C21EFD" w:rsidRDefault="00C21EFD" w:rsidP="00231CA1">
      <w:pPr>
        <w:spacing w:line="360" w:lineRule="auto"/>
        <w:jc w:val="center"/>
        <w:rPr>
          <w:noProof/>
        </w:rPr>
      </w:pPr>
      <w:r w:rsidRPr="00C21EFD">
        <w:rPr>
          <w:noProof/>
        </w:rPr>
        <w:t>Angket Penelitian</w:t>
      </w:r>
    </w:p>
    <w:p w:rsidR="00C21EFD" w:rsidRPr="00C21EFD" w:rsidRDefault="00C21EFD" w:rsidP="00231CA1">
      <w:pPr>
        <w:spacing w:line="360" w:lineRule="auto"/>
        <w:ind w:left="630" w:firstLine="720"/>
        <w:jc w:val="both"/>
        <w:rPr>
          <w:noProof/>
        </w:rPr>
      </w:pPr>
      <w:r w:rsidRPr="00C21EFD">
        <w:rPr>
          <w:noProof/>
        </w:rPr>
        <w:t>Kuesioner Kuesioner ini bertujuan untuk mengetahui tingkat kepuasan konsumen dalam menggunakan alat lama pemotong tahu , responden dimohon untuk memberikan penilain terhadap alat pemotong tahu tersebut. Berilah tanda (</w:t>
      </w:r>
      <w:r w:rsidRPr="00C21EFD">
        <w:rPr>
          <w:noProof/>
        </w:rPr>
        <w:sym w:font="Wingdings" w:char="F0FC"/>
      </w:r>
      <w:r w:rsidRPr="00C21EFD">
        <w:rPr>
          <w:noProof/>
        </w:rPr>
        <w:t>) pada setiap pertanyaan yang sesuai dengan tingkat kepentingan menurut anda.</w:t>
      </w:r>
    </w:p>
    <w:p w:rsidR="00C21EFD" w:rsidRPr="00C21EFD" w:rsidRDefault="00C21EFD" w:rsidP="00231CA1">
      <w:pPr>
        <w:spacing w:line="360" w:lineRule="auto"/>
        <w:ind w:left="630"/>
        <w:contextualSpacing/>
        <w:jc w:val="both"/>
        <w:rPr>
          <w:noProof/>
        </w:rPr>
      </w:pPr>
      <w:r w:rsidRPr="00C21EFD">
        <w:rPr>
          <w:noProof/>
        </w:rPr>
        <w:t>Nama</w:t>
      </w:r>
      <w:r w:rsidRPr="00C21EFD">
        <w:rPr>
          <w:noProof/>
        </w:rPr>
        <w:tab/>
      </w:r>
      <w:r w:rsidRPr="00C21EFD">
        <w:rPr>
          <w:noProof/>
        </w:rPr>
        <w:tab/>
        <w:t>:</w:t>
      </w:r>
    </w:p>
    <w:p w:rsidR="00C21EFD" w:rsidRPr="00C21EFD" w:rsidRDefault="00C21EFD" w:rsidP="00231CA1">
      <w:pPr>
        <w:spacing w:line="360" w:lineRule="auto"/>
        <w:ind w:left="630"/>
        <w:contextualSpacing/>
        <w:jc w:val="both"/>
        <w:rPr>
          <w:noProof/>
        </w:rPr>
      </w:pPr>
      <w:r w:rsidRPr="00C21EFD">
        <w:rPr>
          <w:noProof/>
        </w:rPr>
        <w:t>Usia</w:t>
      </w:r>
      <w:r w:rsidRPr="00C21EFD">
        <w:rPr>
          <w:noProof/>
        </w:rPr>
        <w:tab/>
      </w:r>
      <w:r w:rsidRPr="00C21EFD">
        <w:rPr>
          <w:noProof/>
        </w:rPr>
        <w:tab/>
        <w:t>:</w:t>
      </w:r>
    </w:p>
    <w:p w:rsidR="00C21EFD" w:rsidRPr="00C21EFD" w:rsidRDefault="00C21EFD" w:rsidP="00231CA1">
      <w:pPr>
        <w:spacing w:line="360" w:lineRule="auto"/>
        <w:ind w:left="630"/>
        <w:contextualSpacing/>
        <w:jc w:val="both"/>
        <w:rPr>
          <w:noProof/>
        </w:rPr>
      </w:pPr>
      <w:r w:rsidRPr="00C21EFD">
        <w:rPr>
          <w:noProof/>
        </w:rPr>
        <w:t>Jenis Kelamin</w:t>
      </w:r>
      <w:r w:rsidRPr="00C21EFD">
        <w:rPr>
          <w:noProof/>
        </w:rPr>
        <w:tab/>
        <w:t>:</w:t>
      </w:r>
    </w:p>
    <w:p w:rsidR="00C21EFD" w:rsidRPr="00C21EFD" w:rsidRDefault="00C21EFD" w:rsidP="00231CA1">
      <w:pPr>
        <w:spacing w:line="360" w:lineRule="auto"/>
        <w:ind w:left="630"/>
        <w:contextualSpacing/>
        <w:jc w:val="both"/>
        <w:rPr>
          <w:color w:val="000000"/>
        </w:rPr>
      </w:pPr>
      <w:r w:rsidRPr="00C21EFD">
        <w:rPr>
          <w:color w:val="000000"/>
        </w:rPr>
        <w:t>TP (Tidak Puas)</w:t>
      </w:r>
      <w:r w:rsidRPr="00C21EFD">
        <w:rPr>
          <w:color w:val="000000"/>
        </w:rPr>
        <w:tab/>
        <w:t xml:space="preserve">: Nilai 1 Tidak Berpengaruh Sama Sekali </w:t>
      </w:r>
    </w:p>
    <w:p w:rsidR="00C21EFD" w:rsidRPr="00C21EFD" w:rsidRDefault="00C21EFD" w:rsidP="00231CA1">
      <w:pPr>
        <w:spacing w:line="360" w:lineRule="auto"/>
        <w:ind w:left="630"/>
        <w:contextualSpacing/>
        <w:jc w:val="both"/>
        <w:rPr>
          <w:color w:val="000000"/>
        </w:rPr>
      </w:pPr>
      <w:r w:rsidRPr="00C21EFD">
        <w:rPr>
          <w:color w:val="000000"/>
        </w:rPr>
        <w:t>KP (Kurang Puas)</w:t>
      </w:r>
      <w:r w:rsidRPr="00C21EFD">
        <w:rPr>
          <w:color w:val="000000"/>
        </w:rPr>
        <w:tab/>
        <w:t xml:space="preserve">: Nilai 2 Pengaruh Tidak Terlalu Kuat </w:t>
      </w:r>
    </w:p>
    <w:p w:rsidR="00C21EFD" w:rsidRPr="00C21EFD" w:rsidRDefault="00C21EFD" w:rsidP="00231CA1">
      <w:pPr>
        <w:spacing w:line="360" w:lineRule="auto"/>
        <w:ind w:left="630"/>
        <w:contextualSpacing/>
        <w:jc w:val="both"/>
        <w:rPr>
          <w:color w:val="000000"/>
        </w:rPr>
      </w:pPr>
      <w:r w:rsidRPr="00C21EFD">
        <w:rPr>
          <w:color w:val="000000"/>
        </w:rPr>
        <w:t>CP (Cukup Puas)</w:t>
      </w:r>
      <w:r w:rsidRPr="00C21EFD">
        <w:rPr>
          <w:color w:val="000000"/>
        </w:rPr>
        <w:tab/>
        <w:t>: Nilai 3 Pengaruh Cukup Kuat</w:t>
      </w:r>
    </w:p>
    <w:p w:rsidR="00C21EFD" w:rsidRPr="00C21EFD" w:rsidRDefault="00C21EFD" w:rsidP="00231CA1">
      <w:pPr>
        <w:spacing w:line="360" w:lineRule="auto"/>
        <w:ind w:left="630"/>
        <w:contextualSpacing/>
        <w:jc w:val="both"/>
        <w:rPr>
          <w:color w:val="000000"/>
        </w:rPr>
      </w:pPr>
      <w:r w:rsidRPr="00C21EFD">
        <w:rPr>
          <w:color w:val="000000"/>
        </w:rPr>
        <w:t>P (Puas)</w:t>
      </w:r>
      <w:r w:rsidRPr="00C21EFD">
        <w:rPr>
          <w:color w:val="000000"/>
        </w:rPr>
        <w:tab/>
      </w:r>
      <w:r w:rsidRPr="00C21EFD">
        <w:rPr>
          <w:color w:val="000000"/>
        </w:rPr>
        <w:tab/>
      </w:r>
      <w:r w:rsidRPr="00C21EFD">
        <w:rPr>
          <w:color w:val="000000"/>
        </w:rPr>
        <w:tab/>
        <w:t xml:space="preserve">: Nilai 4 Pengaruh Kuat </w:t>
      </w:r>
    </w:p>
    <w:p w:rsidR="00C21EFD" w:rsidRPr="00231CA1" w:rsidRDefault="00C21EFD" w:rsidP="00231CA1">
      <w:pPr>
        <w:spacing w:line="360" w:lineRule="auto"/>
        <w:ind w:left="630"/>
        <w:contextualSpacing/>
        <w:jc w:val="both"/>
        <w:rPr>
          <w:color w:val="000000"/>
        </w:rPr>
      </w:pPr>
      <w:r w:rsidRPr="00C21EFD">
        <w:rPr>
          <w:color w:val="000000"/>
        </w:rPr>
        <w:t>SP (Sangat Puas)</w:t>
      </w:r>
      <w:r w:rsidRPr="00C21EFD">
        <w:rPr>
          <w:color w:val="000000"/>
        </w:rPr>
        <w:tab/>
        <w:t xml:space="preserve">: Nilai 5 Pengaruh </w:t>
      </w:r>
      <w:r w:rsidR="00231CA1">
        <w:rPr>
          <w:color w:val="000000"/>
        </w:rPr>
        <w:t>Sangat Kuat</w:t>
      </w:r>
    </w:p>
    <w:tbl>
      <w:tblPr>
        <w:tblStyle w:val="TableGrid"/>
        <w:tblW w:w="9360" w:type="dxa"/>
        <w:tblInd w:w="-995" w:type="dxa"/>
        <w:tblLayout w:type="fixed"/>
        <w:tblLook w:val="04A0" w:firstRow="1" w:lastRow="0" w:firstColumn="1" w:lastColumn="0" w:noHBand="0" w:noVBand="1"/>
      </w:tblPr>
      <w:tblGrid>
        <w:gridCol w:w="558"/>
        <w:gridCol w:w="3397"/>
        <w:gridCol w:w="545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</w:tblGrid>
      <w:tr w:rsidR="00231CA1" w:rsidRPr="00C21EFD" w:rsidTr="00231CA1">
        <w:trPr>
          <w:trHeight w:val="413"/>
        </w:trPr>
        <w:tc>
          <w:tcPr>
            <w:tcW w:w="558" w:type="dxa"/>
            <w:vMerge w:val="restart"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No</w:t>
            </w:r>
          </w:p>
        </w:tc>
        <w:tc>
          <w:tcPr>
            <w:tcW w:w="3397" w:type="dxa"/>
            <w:vMerge w:val="restart"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Pertanyaan</w:t>
            </w:r>
          </w:p>
        </w:tc>
        <w:tc>
          <w:tcPr>
            <w:tcW w:w="2705" w:type="dxa"/>
            <w:gridSpan w:val="5"/>
            <w:shd w:val="clear" w:color="auto" w:fill="auto"/>
            <w:vAlign w:val="center"/>
          </w:tcPr>
          <w:p w:rsidR="00231CA1" w:rsidRPr="00C21EFD" w:rsidRDefault="00DB2B7F" w:rsidP="00231CA1">
            <w:pPr>
              <w:contextualSpacing/>
              <w:jc w:val="center"/>
              <w:rPr>
                <w:noProof/>
              </w:rPr>
            </w:pPr>
            <w:r>
              <w:rPr>
                <w:noProof/>
              </w:rPr>
              <w:t>Pesaing 1</w:t>
            </w:r>
          </w:p>
        </w:tc>
        <w:tc>
          <w:tcPr>
            <w:tcW w:w="2700" w:type="dxa"/>
            <w:gridSpan w:val="5"/>
            <w:vAlign w:val="center"/>
          </w:tcPr>
          <w:p w:rsidR="00231CA1" w:rsidRPr="00C21EFD" w:rsidRDefault="00DB2B7F" w:rsidP="00231CA1">
            <w:pPr>
              <w:contextualSpacing/>
              <w:jc w:val="center"/>
              <w:rPr>
                <w:noProof/>
              </w:rPr>
            </w:pPr>
            <w:r>
              <w:rPr>
                <w:noProof/>
              </w:rPr>
              <w:t>Pesaing 2</w:t>
            </w:r>
          </w:p>
        </w:tc>
      </w:tr>
      <w:tr w:rsidR="00231CA1" w:rsidRPr="00C21EFD" w:rsidTr="00231CA1">
        <w:tc>
          <w:tcPr>
            <w:tcW w:w="558" w:type="dxa"/>
            <w:vMerge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3397" w:type="dxa"/>
            <w:vMerge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5" w:type="dxa"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TP</w:t>
            </w: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TP</w:t>
            </w: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KP</w:t>
            </w: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P</w:t>
            </w:r>
            <w:r>
              <w:rPr>
                <w:noProof/>
              </w:rPr>
              <w:t>T</w:t>
            </w: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CP</w:t>
            </w: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SP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KP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P</w:t>
            </w:r>
            <w:r>
              <w:rPr>
                <w:noProof/>
              </w:rPr>
              <w:t>T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CP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SP</w:t>
            </w:r>
          </w:p>
        </w:tc>
      </w:tr>
      <w:tr w:rsidR="00231CA1" w:rsidRPr="00C21EFD" w:rsidTr="00231CA1">
        <w:tc>
          <w:tcPr>
            <w:tcW w:w="558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1.</w:t>
            </w:r>
          </w:p>
        </w:tc>
        <w:tc>
          <w:tcPr>
            <w:tcW w:w="3397" w:type="dxa"/>
            <w:vAlign w:val="center"/>
          </w:tcPr>
          <w:p w:rsidR="00231CA1" w:rsidRPr="00C21EFD" w:rsidRDefault="00231CA1" w:rsidP="00231CA1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Memonitoring area peternakan</w:t>
            </w:r>
          </w:p>
        </w:tc>
        <w:tc>
          <w:tcPr>
            <w:tcW w:w="545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</w:tr>
      <w:tr w:rsidR="00231CA1" w:rsidRPr="00C21EFD" w:rsidTr="00231CA1">
        <w:tc>
          <w:tcPr>
            <w:tcW w:w="558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2.</w:t>
            </w:r>
          </w:p>
        </w:tc>
        <w:tc>
          <w:tcPr>
            <w:tcW w:w="3397" w:type="dxa"/>
            <w:vAlign w:val="center"/>
          </w:tcPr>
          <w:p w:rsidR="00231CA1" w:rsidRPr="00C21EFD" w:rsidRDefault="00231CA1" w:rsidP="00231CA1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Bahan material aman digunakan</w:t>
            </w:r>
          </w:p>
        </w:tc>
        <w:tc>
          <w:tcPr>
            <w:tcW w:w="545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</w:tr>
      <w:tr w:rsidR="00231CA1" w:rsidRPr="00C21EFD" w:rsidTr="00231CA1">
        <w:tc>
          <w:tcPr>
            <w:tcW w:w="558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 xml:space="preserve">3. </w:t>
            </w:r>
          </w:p>
        </w:tc>
        <w:tc>
          <w:tcPr>
            <w:tcW w:w="3397" w:type="dxa"/>
            <w:vAlign w:val="center"/>
          </w:tcPr>
          <w:p w:rsidR="00231CA1" w:rsidRPr="00C21EFD" w:rsidRDefault="00231CA1" w:rsidP="00231CA1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Tidak mengganggu peternakan</w:t>
            </w:r>
          </w:p>
        </w:tc>
        <w:tc>
          <w:tcPr>
            <w:tcW w:w="545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</w:tr>
      <w:tr w:rsidR="00231CA1" w:rsidRPr="00C21EFD" w:rsidTr="00231CA1">
        <w:tc>
          <w:tcPr>
            <w:tcW w:w="558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4.</w:t>
            </w:r>
          </w:p>
        </w:tc>
        <w:tc>
          <w:tcPr>
            <w:tcW w:w="3397" w:type="dxa"/>
            <w:vAlign w:val="center"/>
          </w:tcPr>
          <w:p w:rsidR="00231CA1" w:rsidRPr="00C21EFD" w:rsidRDefault="00231CA1" w:rsidP="00231CA1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Kemudahan alat saat digunakan</w:t>
            </w:r>
          </w:p>
        </w:tc>
        <w:tc>
          <w:tcPr>
            <w:tcW w:w="545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</w:tr>
      <w:tr w:rsidR="00231CA1" w:rsidRPr="00C21EFD" w:rsidTr="00231CA1">
        <w:tc>
          <w:tcPr>
            <w:tcW w:w="558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5.</w:t>
            </w:r>
          </w:p>
        </w:tc>
        <w:tc>
          <w:tcPr>
            <w:tcW w:w="3397" w:type="dxa"/>
            <w:vAlign w:val="center"/>
          </w:tcPr>
          <w:p w:rsidR="00231CA1" w:rsidRPr="00C21EFD" w:rsidRDefault="00231CA1" w:rsidP="00231CA1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Kualitas bahan</w:t>
            </w:r>
          </w:p>
        </w:tc>
        <w:tc>
          <w:tcPr>
            <w:tcW w:w="545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</w:tr>
      <w:tr w:rsidR="00231CA1" w:rsidRPr="00C21EFD" w:rsidTr="00231CA1">
        <w:tc>
          <w:tcPr>
            <w:tcW w:w="558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6.</w:t>
            </w:r>
          </w:p>
        </w:tc>
        <w:tc>
          <w:tcPr>
            <w:tcW w:w="3397" w:type="dxa"/>
            <w:vAlign w:val="center"/>
          </w:tcPr>
          <w:p w:rsidR="00231CA1" w:rsidRPr="00C21EFD" w:rsidRDefault="00231CA1" w:rsidP="00231CA1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Memberi tahu saat ada pencuri</w:t>
            </w:r>
          </w:p>
        </w:tc>
        <w:tc>
          <w:tcPr>
            <w:tcW w:w="545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</w:tr>
      <w:tr w:rsidR="00231CA1" w:rsidRPr="00C21EFD" w:rsidTr="00231CA1">
        <w:tc>
          <w:tcPr>
            <w:tcW w:w="558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  <w:r w:rsidRPr="00C21EFD">
              <w:rPr>
                <w:noProof/>
              </w:rPr>
              <w:t>7.</w:t>
            </w:r>
          </w:p>
        </w:tc>
        <w:tc>
          <w:tcPr>
            <w:tcW w:w="3397" w:type="dxa"/>
            <w:vAlign w:val="center"/>
          </w:tcPr>
          <w:p w:rsidR="00231CA1" w:rsidRPr="00C21EFD" w:rsidRDefault="00231CA1" w:rsidP="00231CA1">
            <w:pPr>
              <w:contextualSpacing/>
              <w:rPr>
                <w:noProof/>
              </w:rPr>
            </w:pPr>
            <w:r w:rsidRPr="00C21EFD">
              <w:rPr>
                <w:noProof/>
              </w:rPr>
              <w:t>Harga yang terjangkau</w:t>
            </w:r>
          </w:p>
        </w:tc>
        <w:tc>
          <w:tcPr>
            <w:tcW w:w="545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  <w:tc>
          <w:tcPr>
            <w:tcW w:w="540" w:type="dxa"/>
            <w:vAlign w:val="center"/>
          </w:tcPr>
          <w:p w:rsidR="00231CA1" w:rsidRPr="00C21EFD" w:rsidRDefault="00231CA1" w:rsidP="00231CA1">
            <w:pPr>
              <w:contextualSpacing/>
              <w:jc w:val="center"/>
              <w:rPr>
                <w:noProof/>
              </w:rPr>
            </w:pPr>
          </w:p>
        </w:tc>
      </w:tr>
    </w:tbl>
    <w:p w:rsidR="00C21EFD" w:rsidRPr="00C21EFD" w:rsidRDefault="00C21EFD" w:rsidP="00C21EFD"/>
    <w:p w:rsidR="00C21EFD" w:rsidRPr="00C21EFD" w:rsidRDefault="00EE00DA" w:rsidP="00231CA1">
      <w:pPr>
        <w:jc w:val="center"/>
      </w:pPr>
      <w:r>
        <w:rPr>
          <w:rFonts w:eastAsia="Calibri"/>
          <w:noProof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870208" behindDoc="0" locked="0" layoutInCell="1" allowOverlap="1" wp14:anchorId="3437ABC1" wp14:editId="56C4ECBE">
                <wp:simplePos x="0" y="0"/>
                <wp:positionH relativeFrom="column">
                  <wp:posOffset>4363085</wp:posOffset>
                </wp:positionH>
                <wp:positionV relativeFrom="paragraph">
                  <wp:posOffset>636905</wp:posOffset>
                </wp:positionV>
                <wp:extent cx="1097280" cy="640080"/>
                <wp:effectExtent l="0" t="0" r="26670" b="26670"/>
                <wp:wrapNone/>
                <wp:docPr id="185" name="Left Arrow 1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97280" cy="640080"/>
                        </a:xfrm>
                        <a:prstGeom prst="leftArrow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476FAA" w:rsidRDefault="00476FAA" w:rsidP="00DB2B7F">
                            <w:pPr>
                              <w:jc w:val="center"/>
                            </w:pPr>
                            <w:r>
                              <w:t>Pesaing 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type w14:anchorId="3437ABC1" id="_x0000_t66" coordsize="21600,21600" o:spt="66" adj="5400,5400" path="m@0,l@0@1,21600@1,21600@2@0@2@0,21600,,10800xe">
                <v:stroke joinstyle="miter"/>
                <v:formulas>
                  <v:f eqn="val #0"/>
                  <v:f eqn="val #1"/>
                  <v:f eqn="sum 21600 0 #1"/>
                  <v:f eqn="prod #0 #1 10800"/>
                  <v:f eqn="sum #0 0 @3"/>
                </v:formulas>
                <v:path o:connecttype="custom" o:connectlocs="@0,0;0,10800;@0,21600;21600,10800" o:connectangles="270,180,90,0" textboxrect="@4,@1,21600,@2"/>
                <v:handles>
                  <v:h position="#0,#1" xrange="0,21600" yrange="0,10800"/>
                </v:handles>
              </v:shapetype>
              <v:shape id="Left Arrow 185" o:spid="_x0000_s1077" type="#_x0000_t66" style="position:absolute;left:0;text-align:left;margin-left:343.55pt;margin-top:50.15pt;width:86.4pt;height:50.4pt;z-index:251870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" adj="6300" fillcolor="white [3201]" strokecolor="black [3200]" strokeweight="2pt">
                <v:textbox>
                  <w:txbxContent>
                    <w:p w:rsidR="00476FAA" w:rsidRDefault="00476FAA" w:rsidP="00DB2B7F">
                      <w:pPr>
                        <w:jc w:val="center"/>
                      </w:pPr>
                      <w:r>
                        <w:t>Pesaing 2</w:t>
                      </w:r>
                    </w:p>
                  </w:txbxContent>
                </v:textbox>
              </v:shape>
            </w:pict>
          </mc:Fallback>
        </mc:AlternateContent>
      </w:r>
      <w:r w:rsidR="00DB2B7F">
        <w:rPr>
          <w:rFonts w:eastAsia="Calibri"/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869184" behindDoc="0" locked="0" layoutInCell="1" allowOverlap="1" wp14:anchorId="0ECA44D3" wp14:editId="00BEFF3D">
                <wp:simplePos x="0" y="0"/>
                <wp:positionH relativeFrom="column">
                  <wp:posOffset>-434813</wp:posOffset>
                </wp:positionH>
                <wp:positionV relativeFrom="paragraph">
                  <wp:posOffset>623570</wp:posOffset>
                </wp:positionV>
                <wp:extent cx="1097280" cy="640080"/>
                <wp:effectExtent l="0" t="19050" r="45720" b="45720"/>
                <wp:wrapNone/>
                <wp:docPr id="179" name="Right Arrow 1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97280" cy="640080"/>
                        </a:xfrm>
                        <a:prstGeom prst="rightArrow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476FAA" w:rsidRDefault="00476FAA" w:rsidP="00DB2B7F">
                            <w:pPr>
                              <w:jc w:val="center"/>
                            </w:pPr>
                            <w:r>
                              <w:t>Pesaing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type w14:anchorId="0ECA44D3" id="_x0000_t13" coordsize="21600,21600" o:spt="13" adj="16200,5400" path="m@0,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Right Arrow 179" o:spid="_x0000_s1078" type="#_x0000_t13" style="position:absolute;left:0;text-align:left;margin-left:-34.25pt;margin-top:49.1pt;width:86.4pt;height:50.4pt;z-index:251869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" adj="15300" fillcolor="white [3201]" strokecolor="black [3200]" strokeweight="2pt">
                <v:textbox>
                  <w:txbxContent>
                    <w:p w:rsidR="00476FAA" w:rsidRDefault="00476FAA" w:rsidP="00DB2B7F">
                      <w:pPr>
                        <w:jc w:val="center"/>
                      </w:pPr>
                      <w:r>
                        <w:t>Pesaing 1</w:t>
                      </w:r>
                    </w:p>
                  </w:txbxContent>
                </v:textbox>
              </v:shape>
            </w:pict>
          </mc:Fallback>
        </mc:AlternateContent>
      </w:r>
      <w:r w:rsidR="00231CA1" w:rsidRPr="00DE113D">
        <w:rPr>
          <w:rFonts w:eastAsia="Calibri"/>
          <w:noProof/>
          <w:lang w:val="id-ID" w:eastAsia="id-ID"/>
        </w:rPr>
        <w:drawing>
          <wp:inline distT="0" distB="0" distL="0" distR="0" wp14:anchorId="5B5B7366" wp14:editId="5E66EAB7">
            <wp:extent cx="1371600" cy="1828800"/>
            <wp:effectExtent l="0" t="0" r="0" b="0"/>
            <wp:docPr id="15" name="Picture 15" descr="C:\Users\SONY\AppData\Local\Microsoft\Windows\Temporary Internet Files\Content.Word\IMG_20230315_15595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SONY\AppData\Local\Microsoft\Windows\Temporary Internet Files\Content.Word\IMG_20230315_155954.jpg"/>
                    <pic:cNvPicPr>
                      <a:picLocks noChangeAspect="1" noChangeArrowheads="1"/>
                    </pic:cNvPicPr>
                  </pic:nvPicPr>
                  <pic:blipFill>
                    <a:blip r:embed="rId9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16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2B7F">
        <w:tab/>
      </w:r>
      <w:r w:rsidR="00DB2B7F">
        <w:tab/>
      </w:r>
      <w:r w:rsidR="00231CA1">
        <w:rPr>
          <w:noProof/>
          <w:lang w:val="id-ID" w:eastAsia="id-ID"/>
        </w:rPr>
        <w:drawing>
          <wp:inline distT="0" distB="0" distL="0" distR="0" wp14:anchorId="17B9A921" wp14:editId="489A0478">
            <wp:extent cx="1371600" cy="1828800"/>
            <wp:effectExtent l="0" t="0" r="0" b="0"/>
            <wp:docPr id="16" name="Picture 16" descr="C:\Users\SONY\AppData\Local\Microsoft\Windows\Temporary Internet Files\Content.Word\IMG_20230717_09044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ONY\AppData\Local\Microsoft\Windows\Temporary Internet Files\Content.Word\IMG_20230717_090446.jpg"/>
                    <pic:cNvPicPr>
                      <a:picLocks noChangeAspect="1" noChangeArrowheads="1"/>
                    </pic:cNvPicPr>
                  </pic:nvPicPr>
                  <pic:blipFill>
                    <a:blip r:embed="rId10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16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Lampiran 4</w:t>
      </w: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Rekap Data Tingkat Kepentingan Responden</w:t>
      </w: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/>
    <w:tbl>
      <w:tblPr>
        <w:tblW w:w="9937" w:type="dxa"/>
        <w:tblInd w:w="-1265" w:type="dxa"/>
        <w:tblLook w:val="04A0" w:firstRow="1" w:lastRow="0" w:firstColumn="1" w:lastColumn="0" w:noHBand="0" w:noVBand="1"/>
      </w:tblPr>
      <w:tblGrid>
        <w:gridCol w:w="1297"/>
        <w:gridCol w:w="1080"/>
        <w:gridCol w:w="1080"/>
        <w:gridCol w:w="1080"/>
        <w:gridCol w:w="1080"/>
        <w:gridCol w:w="1080"/>
        <w:gridCol w:w="1080"/>
        <w:gridCol w:w="1080"/>
        <w:gridCol w:w="1080"/>
      </w:tblGrid>
      <w:tr w:rsidR="00C21EFD" w:rsidRPr="00C21EFD" w:rsidTr="00A72CA6">
        <w:trPr>
          <w:trHeight w:val="270"/>
        </w:trPr>
        <w:tc>
          <w:tcPr>
            <w:tcW w:w="12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RESPONDEN</w:t>
            </w:r>
          </w:p>
        </w:tc>
        <w:tc>
          <w:tcPr>
            <w:tcW w:w="756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TINGKAT KEPENTINGAN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JUMLAH</w:t>
            </w:r>
          </w:p>
        </w:tc>
      </w:tr>
      <w:tr w:rsidR="00C21EFD" w:rsidRPr="00C21EFD" w:rsidTr="00A72CA6">
        <w:trPr>
          <w:trHeight w:val="270"/>
        </w:trPr>
        <w:tc>
          <w:tcPr>
            <w:tcW w:w="12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21EFD" w:rsidRPr="00C21EFD" w:rsidRDefault="00C21EFD" w:rsidP="00C21EFD">
            <w:pPr>
              <w:rPr>
                <w:rFonts w:ascii="Courier New" w:hAnsi="Courier New" w:cs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7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21EFD" w:rsidRPr="00C21EFD" w:rsidRDefault="00C21EFD" w:rsidP="00C21EFD">
            <w:pPr>
              <w:rPr>
                <w:rFonts w:ascii="Courier New" w:hAnsi="Courier New" w:cs="Courier New"/>
                <w:sz w:val="20"/>
                <w:szCs w:val="20"/>
              </w:rPr>
            </w:pP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9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1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7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5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6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0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0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5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0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1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9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6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9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9</w:t>
            </w:r>
          </w:p>
        </w:tc>
      </w:tr>
    </w:tbl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rPr>
          <w:b/>
        </w:rPr>
      </w:pPr>
      <w:r w:rsidRPr="00C21EFD">
        <w:rPr>
          <w:b/>
        </w:rPr>
        <w:t>Lampiran 5</w:t>
      </w: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 xml:space="preserve">Rekap Data Tingkat Kepuasan Pesaing 1 </w:t>
      </w: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/>
    <w:tbl>
      <w:tblPr>
        <w:tblW w:w="9937" w:type="dxa"/>
        <w:tblInd w:w="-1265" w:type="dxa"/>
        <w:tblLook w:val="04A0" w:firstRow="1" w:lastRow="0" w:firstColumn="1" w:lastColumn="0" w:noHBand="0" w:noVBand="1"/>
      </w:tblPr>
      <w:tblGrid>
        <w:gridCol w:w="1297"/>
        <w:gridCol w:w="1080"/>
        <w:gridCol w:w="1080"/>
        <w:gridCol w:w="1080"/>
        <w:gridCol w:w="1080"/>
        <w:gridCol w:w="1080"/>
        <w:gridCol w:w="1080"/>
        <w:gridCol w:w="1080"/>
        <w:gridCol w:w="1080"/>
      </w:tblGrid>
      <w:tr w:rsidR="00C21EFD" w:rsidRPr="00C21EFD" w:rsidTr="00A72CA6">
        <w:trPr>
          <w:trHeight w:val="270"/>
        </w:trPr>
        <w:tc>
          <w:tcPr>
            <w:tcW w:w="12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RESPONDEN</w:t>
            </w:r>
          </w:p>
        </w:tc>
        <w:tc>
          <w:tcPr>
            <w:tcW w:w="756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TINGKAT KEPUASAN PESAING 1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JUMLAH</w:t>
            </w:r>
          </w:p>
        </w:tc>
      </w:tr>
      <w:tr w:rsidR="00C21EFD" w:rsidRPr="00C21EFD" w:rsidTr="00A72CA6">
        <w:trPr>
          <w:trHeight w:val="270"/>
        </w:trPr>
        <w:tc>
          <w:tcPr>
            <w:tcW w:w="12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21EFD" w:rsidRPr="00C21EFD" w:rsidRDefault="00C21EFD" w:rsidP="00C21EFD">
            <w:pPr>
              <w:rPr>
                <w:rFonts w:ascii="Courier New" w:hAnsi="Courier New" w:cs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7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21EFD" w:rsidRPr="00C21EFD" w:rsidRDefault="00C21EFD" w:rsidP="00C21EFD">
            <w:pPr>
              <w:rPr>
                <w:rFonts w:ascii="Courier New" w:hAnsi="Courier New" w:cs="Courier New"/>
                <w:sz w:val="20"/>
                <w:szCs w:val="20"/>
              </w:rPr>
            </w:pP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0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0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1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3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6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1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1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6</w:t>
            </w:r>
          </w:p>
        </w:tc>
      </w:tr>
    </w:tbl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Lampiran 6</w:t>
      </w: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 xml:space="preserve">Rekap Data Tingkat Kepuasan Pesaing 2 </w:t>
      </w: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tbl>
      <w:tblPr>
        <w:tblW w:w="9937" w:type="dxa"/>
        <w:tblInd w:w="-1265" w:type="dxa"/>
        <w:tblLook w:val="04A0" w:firstRow="1" w:lastRow="0" w:firstColumn="1" w:lastColumn="0" w:noHBand="0" w:noVBand="1"/>
      </w:tblPr>
      <w:tblGrid>
        <w:gridCol w:w="1297"/>
        <w:gridCol w:w="1080"/>
        <w:gridCol w:w="1080"/>
        <w:gridCol w:w="1080"/>
        <w:gridCol w:w="1080"/>
        <w:gridCol w:w="1080"/>
        <w:gridCol w:w="1080"/>
        <w:gridCol w:w="1080"/>
        <w:gridCol w:w="1080"/>
      </w:tblGrid>
      <w:tr w:rsidR="00C21EFD" w:rsidRPr="00C21EFD" w:rsidTr="00A72CA6">
        <w:trPr>
          <w:trHeight w:val="270"/>
        </w:trPr>
        <w:tc>
          <w:tcPr>
            <w:tcW w:w="12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RESPONDEN</w:t>
            </w:r>
          </w:p>
        </w:tc>
        <w:tc>
          <w:tcPr>
            <w:tcW w:w="756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TINGKAT KEPUASAN PESAING 2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JUMLAH</w:t>
            </w:r>
          </w:p>
        </w:tc>
      </w:tr>
      <w:tr w:rsidR="00C21EFD" w:rsidRPr="00C21EFD" w:rsidTr="00A72CA6">
        <w:trPr>
          <w:trHeight w:val="270"/>
        </w:trPr>
        <w:tc>
          <w:tcPr>
            <w:tcW w:w="12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21EFD" w:rsidRPr="00C21EFD" w:rsidRDefault="00C21EFD" w:rsidP="00C21EFD">
            <w:pPr>
              <w:rPr>
                <w:rFonts w:ascii="Courier New" w:hAnsi="Courier New" w:cs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7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21EFD" w:rsidRPr="00C21EFD" w:rsidRDefault="00C21EFD" w:rsidP="00C21EFD">
            <w:pPr>
              <w:rPr>
                <w:rFonts w:ascii="Courier New" w:hAnsi="Courier New" w:cs="Courier New"/>
                <w:sz w:val="20"/>
                <w:szCs w:val="20"/>
              </w:rPr>
            </w:pP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7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6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4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6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3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8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0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3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7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4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6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7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2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6</w:t>
            </w:r>
          </w:p>
        </w:tc>
      </w:tr>
      <w:tr w:rsidR="00C21EFD" w:rsidRPr="00C21EFD" w:rsidTr="00A72CA6">
        <w:trPr>
          <w:trHeight w:val="300"/>
        </w:trPr>
        <w:tc>
          <w:tcPr>
            <w:tcW w:w="12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alibri" w:hAnsi="Calibri" w:cs="Courier New"/>
                <w:color w:val="000000"/>
                <w:sz w:val="22"/>
                <w:szCs w:val="22"/>
              </w:rPr>
            </w:pPr>
            <w:r w:rsidRPr="00C21EFD">
              <w:rPr>
                <w:rFonts w:ascii="Calibri" w:hAnsi="Calibri" w:cs="Courier New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21EFD" w:rsidRPr="00C21EFD" w:rsidRDefault="00C21EFD" w:rsidP="00C21EFD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21EFD" w:rsidRPr="00C21EFD" w:rsidRDefault="00C21EFD" w:rsidP="00C21EFD">
            <w:pPr>
              <w:jc w:val="center"/>
              <w:rPr>
                <w:rFonts w:ascii="Courier New" w:hAnsi="Courier New" w:cs="Courier New"/>
                <w:color w:val="000000"/>
                <w:sz w:val="20"/>
                <w:szCs w:val="20"/>
              </w:rPr>
            </w:pPr>
            <w:r w:rsidRPr="00C21EFD">
              <w:rPr>
                <w:rFonts w:ascii="Courier New" w:hAnsi="Courier New" w:cs="Courier New"/>
                <w:color w:val="000000"/>
                <w:sz w:val="20"/>
                <w:szCs w:val="20"/>
              </w:rPr>
              <w:t>26</w:t>
            </w:r>
          </w:p>
        </w:tc>
      </w:tr>
    </w:tbl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jc w:val="both"/>
        <w:rPr>
          <w:b/>
        </w:rPr>
      </w:pPr>
      <w:r w:rsidRPr="00C21EFD">
        <w:rPr>
          <w:b/>
        </w:rPr>
        <w:t>Lampiran 7</w:t>
      </w:r>
    </w:p>
    <w:p w:rsidR="00C21EFD" w:rsidRPr="00C21EFD" w:rsidRDefault="00C21EFD" w:rsidP="00C21EFD">
      <w:pPr>
        <w:jc w:val="both"/>
        <w:rPr>
          <w:b/>
        </w:rPr>
      </w:pPr>
      <w:r w:rsidRPr="00C21EFD">
        <w:rPr>
          <w:b/>
        </w:rPr>
        <w:t xml:space="preserve">Uji Validitas Tingkat Kepentingan </w:t>
      </w:r>
    </w:p>
    <w:p w:rsidR="00C21EFD" w:rsidRPr="00C21EFD" w:rsidRDefault="00C21EFD" w:rsidP="00C21EFD"/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11430" w:type="dxa"/>
        <w:tblInd w:w="-206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66"/>
        <w:gridCol w:w="1794"/>
        <w:gridCol w:w="1080"/>
        <w:gridCol w:w="1080"/>
        <w:gridCol w:w="1080"/>
        <w:gridCol w:w="1080"/>
        <w:gridCol w:w="1080"/>
        <w:gridCol w:w="1080"/>
        <w:gridCol w:w="1080"/>
        <w:gridCol w:w="810"/>
      </w:tblGrid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C21EFD" w:rsidRPr="00C21EFD" w:rsidTr="00A72CA6">
        <w:trPr>
          <w:cantSplit/>
        </w:trPr>
        <w:tc>
          <w:tcPr>
            <w:tcW w:w="306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1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2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3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4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5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6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7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1</w:t>
            </w:r>
          </w:p>
        </w:tc>
        <w:tc>
          <w:tcPr>
            <w:tcW w:w="179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83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67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55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87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85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63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60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1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7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823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8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68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2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8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1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6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68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5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92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9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7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0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2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9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55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1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32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2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1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0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5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8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2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5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1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3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81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5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5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8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8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32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14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5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2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6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9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2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1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86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8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9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60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9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1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81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5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86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79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*. Correlation is significant at the 0.05 level (2-tailed).</w:t>
            </w:r>
          </w:p>
        </w:tc>
      </w:tr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C21EFD" w:rsidRPr="00C21EFD" w:rsidRDefault="00C21EFD" w:rsidP="00C21EFD">
      <w:pPr>
        <w:autoSpaceDE w:val="0"/>
        <w:autoSpaceDN w:val="0"/>
        <w:adjustRightInd w:val="0"/>
        <w:spacing w:line="400" w:lineRule="atLeast"/>
      </w:pPr>
    </w:p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autoSpaceDE w:val="0"/>
        <w:autoSpaceDN w:val="0"/>
        <w:adjustRightInd w:val="0"/>
      </w:pPr>
    </w:p>
    <w:p w:rsidR="00C21EFD" w:rsidRPr="00C21EFD" w:rsidRDefault="00C21EFD" w:rsidP="00C21EFD"/>
    <w:p w:rsidR="00C21EFD" w:rsidRPr="00C21EFD" w:rsidRDefault="00C21EFD" w:rsidP="00C21EFD">
      <w:pPr>
        <w:rPr>
          <w:b/>
          <w:color w:val="000000"/>
          <w:szCs w:val="28"/>
        </w:rPr>
      </w:pPr>
    </w:p>
    <w:p w:rsidR="00C21EFD" w:rsidRPr="00C21EFD" w:rsidRDefault="00C21EFD" w:rsidP="00C21EFD">
      <w:pPr>
        <w:rPr>
          <w:b/>
          <w:color w:val="000000"/>
          <w:szCs w:val="28"/>
        </w:rPr>
      </w:pP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Lampiran 8</w:t>
      </w: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Uji Validitas Tingkat Kepuasan Pesaing 1</w:t>
      </w:r>
    </w:p>
    <w:p w:rsidR="00C21EFD" w:rsidRPr="00C21EFD" w:rsidRDefault="00C21EFD" w:rsidP="00C21EFD"/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11430" w:type="dxa"/>
        <w:tblInd w:w="-20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66"/>
        <w:gridCol w:w="1794"/>
        <w:gridCol w:w="1080"/>
        <w:gridCol w:w="1080"/>
        <w:gridCol w:w="1080"/>
        <w:gridCol w:w="1080"/>
        <w:gridCol w:w="1080"/>
        <w:gridCol w:w="1080"/>
        <w:gridCol w:w="1080"/>
        <w:gridCol w:w="810"/>
      </w:tblGrid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C21EFD" w:rsidRPr="00C21EFD" w:rsidTr="00A72CA6">
        <w:trPr>
          <w:cantSplit/>
        </w:trPr>
        <w:tc>
          <w:tcPr>
            <w:tcW w:w="306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1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2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3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4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5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6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7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1</w:t>
            </w:r>
          </w:p>
        </w:tc>
        <w:tc>
          <w:tcPr>
            <w:tcW w:w="179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7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32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28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1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9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5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55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2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8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3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2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0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53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92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63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2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8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5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92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32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9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6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96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6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80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8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5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0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6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7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8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4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8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5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1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28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53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96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7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73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80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3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96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9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6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8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7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9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1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9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26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1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55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63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80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4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80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79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C21EFD" w:rsidRPr="00C21EFD" w:rsidRDefault="00C21EFD" w:rsidP="00C21EFD">
      <w:pPr>
        <w:autoSpaceDE w:val="0"/>
        <w:autoSpaceDN w:val="0"/>
        <w:adjustRightInd w:val="0"/>
        <w:spacing w:line="400" w:lineRule="atLeast"/>
      </w:pPr>
    </w:p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rPr>
          <w:b/>
        </w:rPr>
      </w:pPr>
      <w:r w:rsidRPr="00C21EFD">
        <w:rPr>
          <w:b/>
        </w:rPr>
        <w:t>Lampiran 9</w:t>
      </w: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Uji Validitas Tingkat Kepuasan Pesaing 2</w:t>
      </w:r>
    </w:p>
    <w:p w:rsidR="00C21EFD" w:rsidRPr="00C21EFD" w:rsidRDefault="00C21EFD" w:rsidP="00C21EFD"/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11430" w:type="dxa"/>
        <w:tblInd w:w="-20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66"/>
        <w:gridCol w:w="1794"/>
        <w:gridCol w:w="1080"/>
        <w:gridCol w:w="1080"/>
        <w:gridCol w:w="1080"/>
        <w:gridCol w:w="1080"/>
        <w:gridCol w:w="1080"/>
        <w:gridCol w:w="1080"/>
        <w:gridCol w:w="1080"/>
        <w:gridCol w:w="810"/>
      </w:tblGrid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C21EFD" w:rsidRPr="00C21EFD" w:rsidTr="00A72CA6">
        <w:trPr>
          <w:cantSplit/>
        </w:trPr>
        <w:tc>
          <w:tcPr>
            <w:tcW w:w="306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1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2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3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4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5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6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7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1</w:t>
            </w:r>
          </w:p>
        </w:tc>
        <w:tc>
          <w:tcPr>
            <w:tcW w:w="179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98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65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49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59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37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58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21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5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8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8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0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9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9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6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8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48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45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5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1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6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1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6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6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6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27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0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8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7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17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4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3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6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23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1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44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5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8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3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53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8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6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2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4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3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6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6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4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0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1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7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4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44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R00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5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2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09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19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4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44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21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45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04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23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53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47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609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</w:tr>
      <w:tr w:rsidR="00C21EFD" w:rsidRPr="00C21EFD" w:rsidTr="00A72CA6">
        <w:trPr>
          <w:cantSplit/>
        </w:trPr>
        <w:tc>
          <w:tcPr>
            <w:tcW w:w="126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79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</w:tr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C21EFD" w:rsidRPr="00C21EFD" w:rsidTr="00A72CA6">
        <w:trPr>
          <w:cantSplit/>
        </w:trPr>
        <w:tc>
          <w:tcPr>
            <w:tcW w:w="114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jc w:val="both"/>
        <w:rPr>
          <w:b/>
        </w:rPr>
      </w:pPr>
      <w:r w:rsidRPr="00C21EFD">
        <w:rPr>
          <w:b/>
        </w:rPr>
        <w:t>Lampiran 10</w:t>
      </w:r>
    </w:p>
    <w:p w:rsidR="00C21EFD" w:rsidRPr="00C21EFD" w:rsidRDefault="00C53F62" w:rsidP="00C21EFD">
      <w:pPr>
        <w:jc w:val="both"/>
        <w:rPr>
          <w:b/>
        </w:rPr>
      </w:pPr>
      <w:r>
        <w:rPr>
          <w:b/>
        </w:rPr>
        <w:t>Uji Reliabilitas</w:t>
      </w:r>
      <w:r w:rsidR="00C21EFD" w:rsidRPr="00C21EFD">
        <w:rPr>
          <w:b/>
        </w:rPr>
        <w:t xml:space="preserve"> Tingkat Kepentingan</w:t>
      </w:r>
    </w:p>
    <w:p w:rsidR="00C21EFD" w:rsidRPr="00C21EFD" w:rsidRDefault="00C21EFD" w:rsidP="00C21EFD"/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4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10"/>
        <w:gridCol w:w="1010"/>
      </w:tblGrid>
      <w:tr w:rsidR="00C21EFD" w:rsidRPr="00C21EFD" w:rsidTr="00A72CA6">
        <w:trPr>
          <w:cantSplit/>
        </w:trPr>
        <w:tc>
          <w:tcPr>
            <w:tcW w:w="4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C21EFD" w:rsidRPr="00C21EFD" w:rsidTr="00A72CA6">
        <w:trPr>
          <w:cantSplit/>
        </w:trPr>
        <w:tc>
          <w:tcPr>
            <w:tcW w:w="200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%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14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Excluded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C21EFD" w:rsidRPr="00C21EFD" w:rsidTr="00A72CA6">
        <w:trPr>
          <w:cantSplit/>
        </w:trPr>
        <w:tc>
          <w:tcPr>
            <w:tcW w:w="4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26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C21EFD" w:rsidRPr="00C21EFD" w:rsidTr="00A72CA6">
        <w:trPr>
          <w:cantSplit/>
        </w:trPr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C21EFD" w:rsidRPr="00C21EFD" w:rsidTr="00A72CA6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C21EFD" w:rsidRPr="00C21EFD" w:rsidTr="00A72CA6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78</w:t>
            </w:r>
          </w:p>
        </w:tc>
        <w:tc>
          <w:tcPr>
            <w:tcW w:w="11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</w:tr>
    </w:tbl>
    <w:p w:rsidR="00C21EFD" w:rsidRPr="00C21EFD" w:rsidRDefault="00C21EFD" w:rsidP="00C21EFD">
      <w:pPr>
        <w:autoSpaceDE w:val="0"/>
        <w:autoSpaceDN w:val="0"/>
        <w:adjustRightInd w:val="0"/>
        <w:spacing w:line="400" w:lineRule="atLeast"/>
      </w:pPr>
    </w:p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jc w:val="both"/>
        <w:rPr>
          <w:b/>
        </w:rPr>
      </w:pPr>
      <w:r w:rsidRPr="00C21EFD">
        <w:rPr>
          <w:b/>
        </w:rPr>
        <w:t>Lampiran 11</w:t>
      </w:r>
    </w:p>
    <w:p w:rsidR="00C21EFD" w:rsidRPr="00C21EFD" w:rsidRDefault="00C53F62" w:rsidP="00C21EFD">
      <w:pPr>
        <w:jc w:val="both"/>
        <w:rPr>
          <w:b/>
        </w:rPr>
      </w:pPr>
      <w:r>
        <w:rPr>
          <w:b/>
        </w:rPr>
        <w:t>Uji Reliabilitas</w:t>
      </w:r>
      <w:r w:rsidR="00C21EFD" w:rsidRPr="00C21EFD">
        <w:rPr>
          <w:b/>
        </w:rPr>
        <w:t xml:space="preserve"> Tingkat Kepuasan Pesaing 1 &amp; 2</w:t>
      </w:r>
    </w:p>
    <w:p w:rsidR="00C21EFD" w:rsidRPr="00C21EFD" w:rsidRDefault="00C21EFD" w:rsidP="00C21EFD">
      <w:pPr>
        <w:jc w:val="both"/>
        <w:rPr>
          <w:b/>
        </w:rPr>
      </w:pPr>
    </w:p>
    <w:p w:rsidR="00C21EFD" w:rsidRPr="00C21EFD" w:rsidRDefault="00C21EFD" w:rsidP="00C21EFD"/>
    <w:p w:rsidR="00C21EFD" w:rsidRPr="00C21EFD" w:rsidRDefault="00C21EFD" w:rsidP="00C21EFD">
      <w:pPr>
        <w:rPr>
          <w:b/>
        </w:rPr>
      </w:pPr>
      <w:r w:rsidRPr="00C21EFD">
        <w:rPr>
          <w:b/>
        </w:rPr>
        <w:t>Pesaing 1</w:t>
      </w:r>
    </w:p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4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10"/>
        <w:gridCol w:w="1010"/>
      </w:tblGrid>
      <w:tr w:rsidR="00C21EFD" w:rsidRPr="00C21EFD" w:rsidTr="00A72CA6">
        <w:trPr>
          <w:cantSplit/>
        </w:trPr>
        <w:tc>
          <w:tcPr>
            <w:tcW w:w="4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C21EFD" w:rsidRPr="00C21EFD" w:rsidTr="00A72CA6">
        <w:trPr>
          <w:cantSplit/>
        </w:trPr>
        <w:tc>
          <w:tcPr>
            <w:tcW w:w="200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%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14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Excluded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C21EFD" w:rsidRPr="00C21EFD" w:rsidTr="00A72CA6">
        <w:trPr>
          <w:cantSplit/>
        </w:trPr>
        <w:tc>
          <w:tcPr>
            <w:tcW w:w="4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26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C21EFD" w:rsidRPr="00C21EFD" w:rsidTr="00A72CA6">
        <w:trPr>
          <w:cantSplit/>
        </w:trPr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C21EFD" w:rsidRPr="00C21EFD" w:rsidTr="00A72CA6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C21EFD" w:rsidRPr="00C21EFD" w:rsidTr="00A72CA6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73</w:t>
            </w:r>
          </w:p>
        </w:tc>
        <w:tc>
          <w:tcPr>
            <w:tcW w:w="11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</w:tr>
    </w:tbl>
    <w:p w:rsidR="00C21EFD" w:rsidRPr="00C21EFD" w:rsidRDefault="00C21EFD" w:rsidP="00C21EFD"/>
    <w:p w:rsidR="00C21EFD" w:rsidRPr="00C21EFD" w:rsidRDefault="00C21EFD" w:rsidP="00C21EFD"/>
    <w:p w:rsidR="00C21EFD" w:rsidRPr="00C21EFD" w:rsidRDefault="00C21EFD" w:rsidP="00C21EFD">
      <w:pPr>
        <w:rPr>
          <w:b/>
        </w:rPr>
      </w:pPr>
      <w:r w:rsidRPr="00C21EFD">
        <w:rPr>
          <w:b/>
        </w:rPr>
        <w:t>Pesaing 2</w:t>
      </w:r>
    </w:p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4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10"/>
        <w:gridCol w:w="1010"/>
      </w:tblGrid>
      <w:tr w:rsidR="00C21EFD" w:rsidRPr="00C21EFD" w:rsidTr="00A72CA6">
        <w:trPr>
          <w:cantSplit/>
        </w:trPr>
        <w:tc>
          <w:tcPr>
            <w:tcW w:w="4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C21EFD" w:rsidRPr="00C21EFD" w:rsidTr="00A72CA6">
        <w:trPr>
          <w:cantSplit/>
        </w:trPr>
        <w:tc>
          <w:tcPr>
            <w:tcW w:w="200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%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14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Excluded</w:t>
            </w:r>
            <w:r w:rsidRPr="00C21EFD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0</w:t>
            </w:r>
          </w:p>
        </w:tc>
      </w:tr>
      <w:tr w:rsidR="00C21EFD" w:rsidRPr="00C21EFD" w:rsidTr="00A72CA6">
        <w:trPr>
          <w:cantSplit/>
        </w:trPr>
        <w:tc>
          <w:tcPr>
            <w:tcW w:w="85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C21EFD" w:rsidRPr="00C21EFD" w:rsidTr="00A72CA6">
        <w:trPr>
          <w:cantSplit/>
        </w:trPr>
        <w:tc>
          <w:tcPr>
            <w:tcW w:w="4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C21EFD" w:rsidRPr="00C21EFD" w:rsidRDefault="00C21EFD" w:rsidP="00C21EFD">
      <w:pPr>
        <w:autoSpaceDE w:val="0"/>
        <w:autoSpaceDN w:val="0"/>
        <w:adjustRightInd w:val="0"/>
      </w:pPr>
    </w:p>
    <w:tbl>
      <w:tblPr>
        <w:tblW w:w="26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C21EFD" w:rsidRPr="00C21EFD" w:rsidTr="00A72CA6">
        <w:trPr>
          <w:cantSplit/>
        </w:trPr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C21EFD" w:rsidRPr="00C21EFD" w:rsidTr="00A72CA6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C21EFD" w:rsidRPr="00C21EFD" w:rsidTr="00A72CA6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.776</w:t>
            </w:r>
          </w:p>
        </w:tc>
        <w:tc>
          <w:tcPr>
            <w:tcW w:w="11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21EFD" w:rsidRPr="00C21EFD" w:rsidRDefault="00C21EFD" w:rsidP="00C21EFD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21EFD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</w:tr>
    </w:tbl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4B6636" w:rsidRDefault="004B6636" w:rsidP="00C21EFD">
      <w:pPr>
        <w:rPr>
          <w:b/>
        </w:rPr>
      </w:pPr>
    </w:p>
    <w:p w:rsidR="004B6636" w:rsidRPr="00C21EFD" w:rsidRDefault="004B6636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4B6636" w:rsidRPr="00C21EFD" w:rsidRDefault="004B6636" w:rsidP="004B6636">
      <w:pPr>
        <w:jc w:val="both"/>
        <w:rPr>
          <w:b/>
        </w:rPr>
      </w:pPr>
      <w:r w:rsidRPr="00C21EFD">
        <w:rPr>
          <w:b/>
        </w:rPr>
        <w:t>Lampiran</w:t>
      </w:r>
      <w:r w:rsidR="00FF591D">
        <w:rPr>
          <w:b/>
        </w:rPr>
        <w:t xml:space="preserve"> 12</w:t>
      </w:r>
    </w:p>
    <w:p w:rsidR="004B6636" w:rsidRPr="00C21EFD" w:rsidRDefault="00F17A52" w:rsidP="004B6636">
      <w:pPr>
        <w:jc w:val="both"/>
        <w:rPr>
          <w:b/>
        </w:rPr>
      </w:pPr>
      <w:r>
        <w:rPr>
          <w:b/>
        </w:rPr>
        <w:t>Coding Program</w:t>
      </w:r>
      <w:r w:rsidR="004B6636">
        <w:rPr>
          <w:b/>
        </w:rPr>
        <w:t xml:space="preserve"> NodeMCU 8266</w:t>
      </w: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66B87" w:rsidRDefault="00466B87" w:rsidP="00C21EFD">
      <w:pPr>
        <w:jc w:val="both"/>
        <w:rPr>
          <w:b/>
        </w:rPr>
      </w:pPr>
      <w:r>
        <w:rPr>
          <w:b/>
        </w:rPr>
        <w:t>NodeMCU 1</w:t>
      </w:r>
    </w:p>
    <w:p w:rsidR="00466B87" w:rsidRDefault="00466B87" w:rsidP="00C21EFD">
      <w:pPr>
        <w:jc w:val="both"/>
        <w:rPr>
          <w:b/>
        </w:rPr>
      </w:pPr>
    </w:p>
    <w:p w:rsidR="004B6636" w:rsidRPr="00466B87" w:rsidRDefault="004B6636" w:rsidP="004B6636">
      <w:pPr>
        <w:jc w:val="both"/>
      </w:pPr>
      <w:r w:rsidRPr="00466B87">
        <w:t>//include library CTBot</w:t>
      </w:r>
    </w:p>
    <w:p w:rsidR="004B6636" w:rsidRPr="00466B87" w:rsidRDefault="004B6636" w:rsidP="004B6636">
      <w:pPr>
        <w:jc w:val="both"/>
      </w:pPr>
      <w:r w:rsidRPr="00466B87">
        <w:t>#include "CTBot.h";</w:t>
      </w:r>
    </w:p>
    <w:p w:rsidR="004B6636" w:rsidRPr="00466B87" w:rsidRDefault="004B6636" w:rsidP="004B6636">
      <w:pPr>
        <w:jc w:val="both"/>
      </w:pPr>
    </w:p>
    <w:p w:rsidR="004B6636" w:rsidRPr="00466B87" w:rsidRDefault="004B6636" w:rsidP="004B6636">
      <w:pPr>
        <w:jc w:val="both"/>
      </w:pPr>
      <w:r w:rsidRPr="00466B87">
        <w:t>int s1;</w:t>
      </w:r>
    </w:p>
    <w:p w:rsidR="004B6636" w:rsidRPr="00466B87" w:rsidRDefault="004B6636" w:rsidP="004B6636">
      <w:pPr>
        <w:jc w:val="both"/>
      </w:pPr>
      <w:r w:rsidRPr="00466B87">
        <w:t>int s2;</w:t>
      </w:r>
    </w:p>
    <w:p w:rsidR="004B6636" w:rsidRPr="00466B87" w:rsidRDefault="00466B87" w:rsidP="004B6636">
      <w:pPr>
        <w:jc w:val="both"/>
      </w:pPr>
      <w:r w:rsidRPr="00466B87">
        <w:t>int s3;</w:t>
      </w:r>
    </w:p>
    <w:p w:rsidR="004B6636" w:rsidRPr="00466B87" w:rsidRDefault="004B6636" w:rsidP="004B6636">
      <w:pPr>
        <w:jc w:val="both"/>
      </w:pPr>
      <w:r w:rsidRPr="00466B87">
        <w:t>int s4;</w:t>
      </w:r>
    </w:p>
    <w:p w:rsidR="004B6636" w:rsidRPr="00466B87" w:rsidRDefault="004B6636" w:rsidP="004B6636">
      <w:pPr>
        <w:jc w:val="both"/>
      </w:pPr>
      <w:r w:rsidRPr="00466B87">
        <w:t>int s5;</w:t>
      </w:r>
    </w:p>
    <w:p w:rsidR="004B6636" w:rsidRPr="00466B87" w:rsidRDefault="004B6636" w:rsidP="004B6636">
      <w:pPr>
        <w:jc w:val="both"/>
      </w:pPr>
      <w:r w:rsidRPr="00466B87">
        <w:t>#define lamp 14</w:t>
      </w:r>
    </w:p>
    <w:p w:rsidR="004B6636" w:rsidRPr="00466B87" w:rsidRDefault="004B6636" w:rsidP="004B6636">
      <w:pPr>
        <w:jc w:val="both"/>
      </w:pPr>
    </w:p>
    <w:p w:rsidR="004B6636" w:rsidRPr="00466B87" w:rsidRDefault="004B6636" w:rsidP="004B6636">
      <w:pPr>
        <w:jc w:val="both"/>
      </w:pPr>
      <w:r w:rsidRPr="00466B87">
        <w:t>//variabel untuk bot telegram</w:t>
      </w:r>
    </w:p>
    <w:p w:rsidR="004B6636" w:rsidRPr="00466B87" w:rsidRDefault="004B6636" w:rsidP="004B6636">
      <w:pPr>
        <w:jc w:val="both"/>
      </w:pPr>
      <w:r w:rsidRPr="00466B87">
        <w:t>CTBot myBot;</w:t>
      </w:r>
    </w:p>
    <w:p w:rsidR="004B6636" w:rsidRPr="00466B87" w:rsidRDefault="004B6636" w:rsidP="004B6636">
      <w:pPr>
        <w:jc w:val="both"/>
      </w:pPr>
      <w:r w:rsidRPr="00466B87">
        <w:t>//konfigurasi koneksi ke Wifi</w:t>
      </w:r>
    </w:p>
    <w:p w:rsidR="004B6636" w:rsidRPr="00466B87" w:rsidRDefault="004B6636" w:rsidP="004B6636">
      <w:pPr>
        <w:jc w:val="both"/>
      </w:pPr>
      <w:r w:rsidRPr="00466B87">
        <w:t>String</w:t>
      </w:r>
      <w:r w:rsidR="00466B87">
        <w:t xml:space="preserve"> ssid = "modem kandang</w:t>
      </w:r>
      <w:r w:rsidRPr="00466B87">
        <w:t>";</w:t>
      </w:r>
    </w:p>
    <w:p w:rsidR="004B6636" w:rsidRPr="00466B87" w:rsidRDefault="00466B87" w:rsidP="004B6636">
      <w:pPr>
        <w:jc w:val="both"/>
      </w:pPr>
      <w:r>
        <w:t>String pass = "12345kandang</w:t>
      </w:r>
      <w:r w:rsidR="004B6636" w:rsidRPr="00466B87">
        <w:t>";</w:t>
      </w:r>
    </w:p>
    <w:p w:rsidR="004B6636" w:rsidRPr="00466B87" w:rsidRDefault="004B6636" w:rsidP="004B6636">
      <w:pPr>
        <w:jc w:val="both"/>
      </w:pPr>
      <w:r w:rsidRPr="00466B87">
        <w:t>//variabel token dan id telegram</w:t>
      </w:r>
    </w:p>
    <w:p w:rsidR="004B6636" w:rsidRPr="00466B87" w:rsidRDefault="004B6636" w:rsidP="004B6636">
      <w:pPr>
        <w:jc w:val="both"/>
      </w:pPr>
      <w:r w:rsidRPr="00466B87">
        <w:t>String token = "6139707867:AAFpvd8iyfCypzQNlso-W7Ew8qCh1As71KA";</w:t>
      </w:r>
    </w:p>
    <w:p w:rsidR="004B6636" w:rsidRPr="00466B87" w:rsidRDefault="004B6636" w:rsidP="004B6636">
      <w:pPr>
        <w:jc w:val="both"/>
      </w:pPr>
      <w:r w:rsidRPr="00466B87">
        <w:t>const int id = 2098803672;</w:t>
      </w:r>
    </w:p>
    <w:p w:rsidR="004B6636" w:rsidRPr="00466B87" w:rsidRDefault="004B6636" w:rsidP="004B6636">
      <w:pPr>
        <w:jc w:val="both"/>
      </w:pPr>
    </w:p>
    <w:p w:rsidR="004B6636" w:rsidRPr="00466B87" w:rsidRDefault="004B6636" w:rsidP="004B6636">
      <w:pPr>
        <w:jc w:val="both"/>
      </w:pPr>
      <w:r w:rsidRPr="00466B87">
        <w:t xml:space="preserve">void setup() { </w:t>
      </w:r>
    </w:p>
    <w:p w:rsidR="004B6636" w:rsidRPr="00466B87" w:rsidRDefault="004B6636" w:rsidP="004B6636">
      <w:pPr>
        <w:jc w:val="both"/>
      </w:pPr>
      <w:r w:rsidRPr="00466B87">
        <w:t xml:space="preserve">  Serial.begin(9600);</w:t>
      </w:r>
    </w:p>
    <w:p w:rsidR="004B6636" w:rsidRPr="00466B87" w:rsidRDefault="004B6636" w:rsidP="004B6636">
      <w:pPr>
        <w:jc w:val="both"/>
      </w:pPr>
      <w:r w:rsidRPr="00466B87">
        <w:t xml:space="preserve">  pinMode(s1, INPUT);</w:t>
      </w:r>
    </w:p>
    <w:p w:rsidR="004B6636" w:rsidRPr="00466B87" w:rsidRDefault="004B6636" w:rsidP="004B6636">
      <w:pPr>
        <w:jc w:val="both"/>
      </w:pPr>
      <w:r w:rsidRPr="00466B87">
        <w:t xml:space="preserve">  pinMode(s2, INPUT);</w:t>
      </w:r>
    </w:p>
    <w:p w:rsidR="004B6636" w:rsidRPr="00466B87" w:rsidRDefault="004B6636" w:rsidP="004B6636">
      <w:pPr>
        <w:jc w:val="both"/>
      </w:pPr>
      <w:r w:rsidRPr="00466B87">
        <w:t xml:space="preserve">  </w:t>
      </w:r>
      <w:r w:rsidR="00466B87">
        <w:t>pinMode(s3</w:t>
      </w:r>
      <w:r w:rsidR="00466B87" w:rsidRPr="00466B87">
        <w:t>, INPUT);</w:t>
      </w:r>
    </w:p>
    <w:p w:rsidR="004B6636" w:rsidRPr="00466B87" w:rsidRDefault="004B6636" w:rsidP="004B6636">
      <w:pPr>
        <w:jc w:val="both"/>
      </w:pPr>
      <w:r w:rsidRPr="00466B87">
        <w:t xml:space="preserve">  pinMode(s4, INPUT);</w:t>
      </w:r>
    </w:p>
    <w:p w:rsidR="004B6636" w:rsidRPr="00466B87" w:rsidRDefault="004B6636" w:rsidP="004B6636">
      <w:pPr>
        <w:jc w:val="both"/>
      </w:pPr>
      <w:r w:rsidRPr="00466B87">
        <w:t xml:space="preserve">  pinMode(s5, INPUT);</w:t>
      </w:r>
    </w:p>
    <w:p w:rsidR="004B6636" w:rsidRPr="00466B87" w:rsidRDefault="004B6636" w:rsidP="004B6636">
      <w:pPr>
        <w:jc w:val="both"/>
      </w:pPr>
      <w:r w:rsidRPr="00466B87">
        <w:t xml:space="preserve">  pinMode(lamp, OUTPUT);</w:t>
      </w:r>
    </w:p>
    <w:p w:rsidR="004B6636" w:rsidRPr="00466B87" w:rsidRDefault="004B6636" w:rsidP="004B6636">
      <w:pPr>
        <w:jc w:val="both"/>
      </w:pPr>
      <w:r w:rsidRPr="00466B87">
        <w:t xml:space="preserve">  Serial.println("Memulai telegram bot. Koneksi ke Wifi");</w:t>
      </w:r>
    </w:p>
    <w:p w:rsidR="004B6636" w:rsidRPr="00466B87" w:rsidRDefault="004B6636" w:rsidP="004B6636">
      <w:pPr>
        <w:jc w:val="both"/>
      </w:pPr>
      <w:r w:rsidRPr="00466B87">
        <w:t xml:space="preserve">  //koneksi ke wifi</w:t>
      </w:r>
    </w:p>
    <w:p w:rsidR="004B6636" w:rsidRPr="00466B87" w:rsidRDefault="004B6636" w:rsidP="004B6636">
      <w:pPr>
        <w:jc w:val="both"/>
      </w:pPr>
      <w:r w:rsidRPr="00466B87">
        <w:t xml:space="preserve">  myBot.wifiConnect(ssid, pass);</w:t>
      </w:r>
    </w:p>
    <w:p w:rsidR="004B6636" w:rsidRPr="00466B87" w:rsidRDefault="004B6636" w:rsidP="004B6636">
      <w:pPr>
        <w:jc w:val="both"/>
      </w:pPr>
      <w:r w:rsidRPr="00466B87">
        <w:t xml:space="preserve">  //set token telegram</w:t>
      </w:r>
    </w:p>
    <w:p w:rsidR="004B6636" w:rsidRPr="00466B87" w:rsidRDefault="004B6636" w:rsidP="004B6636">
      <w:pPr>
        <w:jc w:val="both"/>
      </w:pPr>
      <w:r w:rsidRPr="00466B87">
        <w:t xml:space="preserve">  myBot.setTelegramToken(token);</w:t>
      </w:r>
    </w:p>
    <w:p w:rsidR="004B6636" w:rsidRPr="00466B87" w:rsidRDefault="004B6636" w:rsidP="004B6636">
      <w:pPr>
        <w:jc w:val="both"/>
      </w:pPr>
    </w:p>
    <w:p w:rsidR="004B6636" w:rsidRPr="00466B87" w:rsidRDefault="004B6636" w:rsidP="004B6636">
      <w:pPr>
        <w:jc w:val="both"/>
      </w:pPr>
      <w:r w:rsidRPr="00466B87">
        <w:t xml:space="preserve">  //cek koneksi wifi</w:t>
      </w:r>
    </w:p>
    <w:p w:rsidR="004B6636" w:rsidRPr="00466B87" w:rsidRDefault="004B6636" w:rsidP="004B6636">
      <w:pPr>
        <w:jc w:val="both"/>
      </w:pPr>
      <w:r w:rsidRPr="00466B87">
        <w:t xml:space="preserve">  if(myBot.testConnection())</w:t>
      </w:r>
    </w:p>
    <w:p w:rsidR="004B6636" w:rsidRPr="00466B87" w:rsidRDefault="004B6636" w:rsidP="004B6636">
      <w:pPr>
        <w:jc w:val="both"/>
      </w:pPr>
      <w:r w:rsidRPr="00466B87">
        <w:t xml:space="preserve">      Serial.println("Koneksi Berhasil");</w:t>
      </w:r>
    </w:p>
    <w:p w:rsidR="004B6636" w:rsidRPr="00466B87" w:rsidRDefault="004B6636" w:rsidP="004B6636">
      <w:pPr>
        <w:jc w:val="both"/>
      </w:pPr>
      <w:r w:rsidRPr="00466B87">
        <w:t xml:space="preserve">  else</w:t>
      </w:r>
    </w:p>
    <w:p w:rsidR="004B6636" w:rsidRPr="00466B87" w:rsidRDefault="004B6636" w:rsidP="004B6636">
      <w:pPr>
        <w:jc w:val="both"/>
      </w:pPr>
      <w:r w:rsidRPr="00466B87">
        <w:t xml:space="preserve">      Serial.println("Koneksi gagal");</w:t>
      </w:r>
    </w:p>
    <w:p w:rsidR="004B6636" w:rsidRPr="00466B87" w:rsidRDefault="004B6636" w:rsidP="004B6636">
      <w:pPr>
        <w:jc w:val="both"/>
      </w:pPr>
      <w:r w:rsidRPr="00466B87">
        <w:t>}</w:t>
      </w:r>
    </w:p>
    <w:p w:rsidR="004B6636" w:rsidRPr="00466B87" w:rsidRDefault="004B6636" w:rsidP="004B6636">
      <w:pPr>
        <w:jc w:val="both"/>
      </w:pPr>
    </w:p>
    <w:p w:rsidR="004B6636" w:rsidRPr="00466B87" w:rsidRDefault="004B6636" w:rsidP="004B6636">
      <w:pPr>
        <w:jc w:val="both"/>
      </w:pPr>
      <w:r w:rsidRPr="00466B87">
        <w:t>void loop() {</w:t>
      </w:r>
    </w:p>
    <w:p w:rsidR="004B6636" w:rsidRPr="00466B87" w:rsidRDefault="004B6636" w:rsidP="004B6636">
      <w:pPr>
        <w:jc w:val="both"/>
      </w:pPr>
      <w:r w:rsidRPr="00466B87">
        <w:t xml:space="preserve">  s1 = digitalRead(16);</w:t>
      </w:r>
    </w:p>
    <w:p w:rsidR="004B6636" w:rsidRPr="00466B87" w:rsidRDefault="004B6636" w:rsidP="004B6636">
      <w:pPr>
        <w:jc w:val="both"/>
      </w:pPr>
      <w:r w:rsidRPr="00466B87">
        <w:t xml:space="preserve">  s2 = digitalRead(5);</w:t>
      </w:r>
    </w:p>
    <w:p w:rsidR="004B6636" w:rsidRPr="00466B87" w:rsidRDefault="004B6636" w:rsidP="004B6636">
      <w:pPr>
        <w:jc w:val="both"/>
      </w:pPr>
      <w:r w:rsidRPr="00466B87">
        <w:t xml:space="preserve">  </w:t>
      </w:r>
      <w:r w:rsidR="00466B87">
        <w:t>s3 = digitalRead(4);</w:t>
      </w:r>
    </w:p>
    <w:p w:rsidR="004B6636" w:rsidRPr="00466B87" w:rsidRDefault="004B6636" w:rsidP="004B6636">
      <w:pPr>
        <w:jc w:val="both"/>
      </w:pPr>
      <w:r w:rsidRPr="00466B87">
        <w:t xml:space="preserve">  s4 = digitalRead(0);</w:t>
      </w:r>
    </w:p>
    <w:p w:rsidR="004B6636" w:rsidRPr="00466B87" w:rsidRDefault="004B6636" w:rsidP="004B6636">
      <w:pPr>
        <w:jc w:val="both"/>
      </w:pPr>
      <w:r w:rsidRPr="00466B87">
        <w:t xml:space="preserve">  s5 = digitalRead(2);</w:t>
      </w:r>
    </w:p>
    <w:p w:rsidR="004B6636" w:rsidRPr="00466B87" w:rsidRDefault="004B6636" w:rsidP="004B6636">
      <w:pPr>
        <w:jc w:val="both"/>
      </w:pPr>
      <w:r w:rsidRPr="00466B87">
        <w:t xml:space="preserve">  if (s1 == HIGH || s2 == HIGH ||</w:t>
      </w:r>
      <w:r w:rsidR="00466B87">
        <w:t xml:space="preserve"> s3</w:t>
      </w:r>
      <w:r w:rsidR="00466B87" w:rsidRPr="00466B87">
        <w:t xml:space="preserve"> == HIGH || </w:t>
      </w:r>
      <w:r w:rsidRPr="00466B87">
        <w:t xml:space="preserve"> s4 == HIGH || s5 == HIGH) {</w:t>
      </w:r>
    </w:p>
    <w:p w:rsidR="004B6636" w:rsidRPr="00466B87" w:rsidRDefault="004B6636" w:rsidP="004B6636">
      <w:pPr>
        <w:jc w:val="both"/>
      </w:pPr>
      <w:r w:rsidRPr="00466B87">
        <w:t xml:space="preserve">    Serial.println("MENDETEKSI GERAKAN");</w:t>
      </w:r>
    </w:p>
    <w:p w:rsidR="004B6636" w:rsidRPr="00466B87" w:rsidRDefault="004B6636" w:rsidP="004B6636">
      <w:pPr>
        <w:jc w:val="both"/>
      </w:pPr>
      <w:r w:rsidRPr="00466B87">
        <w:t xml:space="preserve">    </w:t>
      </w:r>
    </w:p>
    <w:p w:rsidR="004B6636" w:rsidRPr="00466B87" w:rsidRDefault="004B6636" w:rsidP="004B6636">
      <w:pPr>
        <w:jc w:val="both"/>
      </w:pPr>
      <w:r w:rsidRPr="00466B87">
        <w:t xml:space="preserve">    //kirim notifikasi telegram</w:t>
      </w:r>
    </w:p>
    <w:p w:rsidR="004B6636" w:rsidRPr="00466B87" w:rsidRDefault="004B6636" w:rsidP="004B6636">
      <w:pPr>
        <w:jc w:val="both"/>
      </w:pPr>
      <w:r w:rsidRPr="00466B87">
        <w:t xml:space="preserve">    myBot.sendMessage(id, "Awas Ada Orang");</w:t>
      </w:r>
    </w:p>
    <w:p w:rsidR="004B6636" w:rsidRPr="00466B87" w:rsidRDefault="004B6636" w:rsidP="004B6636">
      <w:pPr>
        <w:jc w:val="both"/>
      </w:pPr>
      <w:r w:rsidRPr="00466B87">
        <w:t xml:space="preserve">  }</w:t>
      </w:r>
    </w:p>
    <w:p w:rsidR="004B6636" w:rsidRPr="00466B87" w:rsidRDefault="004B6636" w:rsidP="004B6636">
      <w:pPr>
        <w:jc w:val="both"/>
      </w:pPr>
      <w:r w:rsidRPr="00466B87">
        <w:t xml:space="preserve">  else {</w:t>
      </w:r>
    </w:p>
    <w:p w:rsidR="004B6636" w:rsidRPr="00466B87" w:rsidRDefault="004B6636" w:rsidP="004B6636">
      <w:pPr>
        <w:jc w:val="both"/>
      </w:pPr>
      <w:r w:rsidRPr="00466B87">
        <w:t xml:space="preserve">    Serial.println("TIDAK ADA PERGERAKAN");</w:t>
      </w:r>
    </w:p>
    <w:p w:rsidR="004B6636" w:rsidRPr="00466B87" w:rsidRDefault="004B6636" w:rsidP="004B6636">
      <w:pPr>
        <w:jc w:val="both"/>
      </w:pPr>
      <w:r w:rsidRPr="00466B87">
        <w:t xml:space="preserve">    delay(1000);</w:t>
      </w:r>
    </w:p>
    <w:p w:rsidR="004B6636" w:rsidRPr="00466B87" w:rsidRDefault="004B6636" w:rsidP="004B6636">
      <w:pPr>
        <w:jc w:val="both"/>
      </w:pPr>
      <w:r w:rsidRPr="00466B87">
        <w:t xml:space="preserve">    }</w:t>
      </w:r>
    </w:p>
    <w:p w:rsidR="004B6636" w:rsidRPr="00466B87" w:rsidRDefault="004B6636" w:rsidP="004B6636">
      <w:pPr>
        <w:jc w:val="both"/>
      </w:pPr>
      <w:r w:rsidRPr="00466B87">
        <w:t xml:space="preserve">    //baca pesan masuk dari telegram</w:t>
      </w:r>
    </w:p>
    <w:p w:rsidR="004B6636" w:rsidRPr="00466B87" w:rsidRDefault="004B6636" w:rsidP="004B6636">
      <w:pPr>
        <w:jc w:val="both"/>
      </w:pPr>
      <w:r w:rsidRPr="00466B87">
        <w:t xml:space="preserve">  TBMessage msg;</w:t>
      </w:r>
    </w:p>
    <w:p w:rsidR="004B6636" w:rsidRPr="00466B87" w:rsidRDefault="004B6636" w:rsidP="004B6636">
      <w:pPr>
        <w:jc w:val="both"/>
      </w:pPr>
      <w:r w:rsidRPr="00466B87">
        <w:t xml:space="preserve">  if(myBot.getNewMessage(msg))</w:t>
      </w:r>
    </w:p>
    <w:p w:rsidR="004B6636" w:rsidRPr="00466B87" w:rsidRDefault="004B6636" w:rsidP="004B6636">
      <w:pPr>
        <w:jc w:val="both"/>
      </w:pPr>
      <w:r w:rsidRPr="00466B87">
        <w:t xml:space="preserve">  {</w:t>
      </w:r>
    </w:p>
    <w:p w:rsidR="004B6636" w:rsidRPr="00466B87" w:rsidRDefault="004B6636" w:rsidP="004B6636">
      <w:pPr>
        <w:jc w:val="both"/>
      </w:pPr>
      <w:r w:rsidRPr="00466B87">
        <w:t xml:space="preserve">    //variabel penampung isi pesan</w:t>
      </w:r>
    </w:p>
    <w:p w:rsidR="004B6636" w:rsidRPr="00466B87" w:rsidRDefault="004B6636" w:rsidP="004B6636">
      <w:pPr>
        <w:jc w:val="both"/>
      </w:pPr>
      <w:r w:rsidRPr="00466B87">
        <w:t xml:space="preserve">    String pesan =msg.text;</w:t>
      </w:r>
    </w:p>
    <w:p w:rsidR="004B6636" w:rsidRPr="00466B87" w:rsidRDefault="004B6636" w:rsidP="004B6636">
      <w:pPr>
        <w:jc w:val="both"/>
      </w:pPr>
      <w:r w:rsidRPr="00466B87">
        <w:t xml:space="preserve">    if(pesan == "/LampOff")</w:t>
      </w:r>
    </w:p>
    <w:p w:rsidR="004B6636" w:rsidRPr="00466B87" w:rsidRDefault="004B6636" w:rsidP="004B6636">
      <w:pPr>
        <w:jc w:val="both"/>
      </w:pPr>
      <w:r w:rsidRPr="00466B87">
        <w:t xml:space="preserve">    {</w:t>
      </w:r>
    </w:p>
    <w:p w:rsidR="004B6636" w:rsidRPr="00466B87" w:rsidRDefault="004B6636" w:rsidP="004B6636">
      <w:pPr>
        <w:jc w:val="both"/>
      </w:pPr>
      <w:r w:rsidRPr="00466B87">
        <w:t xml:space="preserve">      //balasan</w:t>
      </w:r>
    </w:p>
    <w:p w:rsidR="004B6636" w:rsidRPr="00466B87" w:rsidRDefault="004B6636" w:rsidP="004B6636">
      <w:pPr>
        <w:jc w:val="both"/>
      </w:pPr>
      <w:r w:rsidRPr="00466B87">
        <w:t xml:space="preserve">      myBot.sendMessage(id, "Lamp Off");</w:t>
      </w:r>
    </w:p>
    <w:p w:rsidR="004B6636" w:rsidRPr="00466B87" w:rsidRDefault="004B6636" w:rsidP="004B6636">
      <w:pPr>
        <w:jc w:val="both"/>
      </w:pPr>
      <w:r w:rsidRPr="00466B87">
        <w:t xml:space="preserve">      digitalWrite(lamp, HIGH);</w:t>
      </w:r>
    </w:p>
    <w:p w:rsidR="004B6636" w:rsidRPr="00466B87" w:rsidRDefault="004B6636" w:rsidP="004B6636">
      <w:pPr>
        <w:jc w:val="both"/>
      </w:pPr>
      <w:r w:rsidRPr="00466B87">
        <w:t xml:space="preserve">    }</w:t>
      </w:r>
    </w:p>
    <w:p w:rsidR="004B6636" w:rsidRPr="00466B87" w:rsidRDefault="004B6636" w:rsidP="004B6636">
      <w:pPr>
        <w:jc w:val="both"/>
      </w:pPr>
      <w:r w:rsidRPr="00466B87">
        <w:t xml:space="preserve">    else if(pesan == "/LampOn")</w:t>
      </w:r>
    </w:p>
    <w:p w:rsidR="004B6636" w:rsidRPr="00466B87" w:rsidRDefault="004B6636" w:rsidP="004B6636">
      <w:pPr>
        <w:jc w:val="both"/>
      </w:pPr>
      <w:r w:rsidRPr="00466B87">
        <w:t xml:space="preserve">    {</w:t>
      </w:r>
    </w:p>
    <w:p w:rsidR="004B6636" w:rsidRPr="00466B87" w:rsidRDefault="004B6636" w:rsidP="004B6636">
      <w:pPr>
        <w:jc w:val="both"/>
      </w:pPr>
      <w:r w:rsidRPr="00466B87">
        <w:t xml:space="preserve">      myBot.sendMessage(id, "Lamp On");</w:t>
      </w:r>
    </w:p>
    <w:p w:rsidR="004B6636" w:rsidRPr="00466B87" w:rsidRDefault="004B6636" w:rsidP="004B6636">
      <w:pPr>
        <w:jc w:val="both"/>
      </w:pPr>
      <w:r w:rsidRPr="00466B87">
        <w:t xml:space="preserve">      digitalWrite(lamp, LOW);</w:t>
      </w:r>
    </w:p>
    <w:p w:rsidR="004B6636" w:rsidRPr="00466B87" w:rsidRDefault="004B6636" w:rsidP="004B6636">
      <w:pPr>
        <w:jc w:val="both"/>
      </w:pPr>
      <w:r w:rsidRPr="00466B87">
        <w:t xml:space="preserve">    }</w:t>
      </w:r>
    </w:p>
    <w:p w:rsidR="004B6636" w:rsidRPr="00466B87" w:rsidRDefault="004B6636" w:rsidP="004B6636">
      <w:pPr>
        <w:jc w:val="both"/>
      </w:pPr>
      <w:r w:rsidRPr="00466B87">
        <w:t xml:space="preserve">  }</w:t>
      </w:r>
    </w:p>
    <w:p w:rsidR="004B6636" w:rsidRPr="00466B87" w:rsidRDefault="004B6636" w:rsidP="004B6636">
      <w:pPr>
        <w:jc w:val="both"/>
      </w:pPr>
      <w:r w:rsidRPr="00466B87">
        <w:t>}</w:t>
      </w: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A62F7D" w:rsidP="00C21EFD">
      <w:pPr>
        <w:jc w:val="both"/>
        <w:rPr>
          <w:b/>
        </w:rPr>
      </w:pPr>
      <w:r>
        <w:rPr>
          <w:b/>
        </w:rPr>
        <w:t>NodeMCU 2</w:t>
      </w:r>
    </w:p>
    <w:p w:rsidR="004B6636" w:rsidRDefault="004B6636" w:rsidP="00C21EFD">
      <w:pPr>
        <w:jc w:val="both"/>
        <w:rPr>
          <w:b/>
        </w:rPr>
      </w:pPr>
    </w:p>
    <w:p w:rsidR="00A62F7D" w:rsidRPr="00A62F7D" w:rsidRDefault="00A62F7D" w:rsidP="00A62F7D">
      <w:pPr>
        <w:jc w:val="both"/>
      </w:pPr>
      <w:r w:rsidRPr="00A62F7D">
        <w:t>//include library CTBot</w:t>
      </w:r>
    </w:p>
    <w:p w:rsidR="00A62F7D" w:rsidRPr="00A62F7D" w:rsidRDefault="00A62F7D" w:rsidP="00A62F7D">
      <w:pPr>
        <w:jc w:val="both"/>
      </w:pPr>
      <w:r w:rsidRPr="00A62F7D">
        <w:t>#include "CTBot.h";</w:t>
      </w:r>
    </w:p>
    <w:p w:rsidR="00A62F7D" w:rsidRPr="00A62F7D" w:rsidRDefault="00A62F7D" w:rsidP="00A62F7D">
      <w:pPr>
        <w:jc w:val="both"/>
      </w:pPr>
    </w:p>
    <w:p w:rsidR="00A62F7D" w:rsidRPr="00A62F7D" w:rsidRDefault="00A62F7D" w:rsidP="00A62F7D">
      <w:pPr>
        <w:jc w:val="both"/>
      </w:pPr>
      <w:r w:rsidRPr="00A62F7D">
        <w:t>int s1;</w:t>
      </w:r>
    </w:p>
    <w:p w:rsidR="00A62F7D" w:rsidRPr="00A62F7D" w:rsidRDefault="00A62F7D" w:rsidP="00A62F7D">
      <w:pPr>
        <w:jc w:val="both"/>
      </w:pPr>
      <w:r w:rsidRPr="00A62F7D">
        <w:t>int s2;</w:t>
      </w:r>
    </w:p>
    <w:p w:rsidR="00A62F7D" w:rsidRPr="00A62F7D" w:rsidRDefault="00A62F7D" w:rsidP="00A62F7D">
      <w:pPr>
        <w:jc w:val="both"/>
      </w:pPr>
      <w:r w:rsidRPr="00A62F7D">
        <w:t>int s3;</w:t>
      </w:r>
    </w:p>
    <w:p w:rsidR="00A62F7D" w:rsidRPr="00A62F7D" w:rsidRDefault="00A62F7D" w:rsidP="00A62F7D">
      <w:pPr>
        <w:jc w:val="both"/>
      </w:pPr>
      <w:r w:rsidRPr="00A62F7D">
        <w:t>int s4;</w:t>
      </w:r>
    </w:p>
    <w:p w:rsidR="00A62F7D" w:rsidRPr="00A62F7D" w:rsidRDefault="00A62F7D" w:rsidP="00A62F7D">
      <w:pPr>
        <w:jc w:val="both"/>
      </w:pPr>
      <w:r w:rsidRPr="00A62F7D">
        <w:t>int s5;</w:t>
      </w:r>
    </w:p>
    <w:p w:rsidR="00A62F7D" w:rsidRPr="00A62F7D" w:rsidRDefault="00A62F7D" w:rsidP="00A62F7D">
      <w:pPr>
        <w:jc w:val="both"/>
      </w:pPr>
      <w:r w:rsidRPr="00A62F7D">
        <w:t>#define buzzer 14</w:t>
      </w:r>
    </w:p>
    <w:p w:rsidR="00A62F7D" w:rsidRPr="00A62F7D" w:rsidRDefault="00A62F7D" w:rsidP="00A62F7D">
      <w:pPr>
        <w:jc w:val="both"/>
      </w:pPr>
    </w:p>
    <w:p w:rsidR="00A62F7D" w:rsidRPr="00A62F7D" w:rsidRDefault="00A62F7D" w:rsidP="00A62F7D">
      <w:pPr>
        <w:jc w:val="both"/>
      </w:pPr>
      <w:r w:rsidRPr="00A62F7D">
        <w:t>//variabel untuk bot telegram</w:t>
      </w:r>
    </w:p>
    <w:p w:rsidR="00A62F7D" w:rsidRPr="00A62F7D" w:rsidRDefault="00A62F7D" w:rsidP="00A62F7D">
      <w:pPr>
        <w:jc w:val="both"/>
      </w:pPr>
      <w:r w:rsidRPr="00A62F7D">
        <w:t>CTBot myBot;</w:t>
      </w:r>
    </w:p>
    <w:p w:rsidR="00A62F7D" w:rsidRPr="00A62F7D" w:rsidRDefault="00A62F7D" w:rsidP="00A62F7D">
      <w:pPr>
        <w:jc w:val="both"/>
      </w:pPr>
      <w:r w:rsidRPr="00A62F7D">
        <w:t>//konfigurasi koneksi ke Wifi</w:t>
      </w:r>
    </w:p>
    <w:p w:rsidR="00223AF5" w:rsidRPr="00466B87" w:rsidRDefault="00223AF5" w:rsidP="00223AF5">
      <w:pPr>
        <w:jc w:val="both"/>
      </w:pPr>
      <w:r w:rsidRPr="00466B87">
        <w:t>String</w:t>
      </w:r>
      <w:r>
        <w:t xml:space="preserve"> ssid = "modem kandang</w:t>
      </w:r>
      <w:r w:rsidRPr="00466B87">
        <w:t>";</w:t>
      </w:r>
    </w:p>
    <w:p w:rsidR="00223AF5" w:rsidRPr="00466B87" w:rsidRDefault="00223AF5" w:rsidP="00223AF5">
      <w:pPr>
        <w:jc w:val="both"/>
      </w:pPr>
      <w:r>
        <w:t>String pass = "12345kandang</w:t>
      </w:r>
      <w:r w:rsidRPr="00466B87">
        <w:t>";</w:t>
      </w:r>
    </w:p>
    <w:p w:rsidR="00223AF5" w:rsidRPr="00466B87" w:rsidRDefault="00223AF5" w:rsidP="00223AF5">
      <w:pPr>
        <w:jc w:val="both"/>
      </w:pPr>
      <w:r w:rsidRPr="00466B87">
        <w:t>//variabel token dan id telegram</w:t>
      </w:r>
    </w:p>
    <w:p w:rsidR="00223AF5" w:rsidRPr="00466B87" w:rsidRDefault="00223AF5" w:rsidP="00223AF5">
      <w:pPr>
        <w:jc w:val="both"/>
      </w:pPr>
      <w:r w:rsidRPr="00466B87">
        <w:t>String token = "6139707867:AAFpvd8iyfCypzQNlso-W7Ew8qCh1As71KA";</w:t>
      </w:r>
    </w:p>
    <w:p w:rsidR="00A62F7D" w:rsidRPr="00A62F7D" w:rsidRDefault="00223AF5" w:rsidP="00223AF5">
      <w:pPr>
        <w:jc w:val="both"/>
      </w:pPr>
      <w:r w:rsidRPr="00466B87">
        <w:t>const int id = 2098803672;</w:t>
      </w:r>
    </w:p>
    <w:p w:rsidR="00A62F7D" w:rsidRPr="00A62F7D" w:rsidRDefault="00A62F7D" w:rsidP="00A62F7D">
      <w:pPr>
        <w:jc w:val="both"/>
      </w:pPr>
    </w:p>
    <w:p w:rsidR="00A62F7D" w:rsidRPr="00A62F7D" w:rsidRDefault="00A62F7D" w:rsidP="00A62F7D">
      <w:pPr>
        <w:jc w:val="both"/>
      </w:pPr>
      <w:r w:rsidRPr="00A62F7D">
        <w:t xml:space="preserve">void setup() { </w:t>
      </w:r>
    </w:p>
    <w:p w:rsidR="00A62F7D" w:rsidRPr="00A62F7D" w:rsidRDefault="00A62F7D" w:rsidP="00A62F7D">
      <w:pPr>
        <w:jc w:val="both"/>
      </w:pPr>
      <w:r w:rsidRPr="00A62F7D">
        <w:t xml:space="preserve">  Serial.begin(9600);</w:t>
      </w:r>
    </w:p>
    <w:p w:rsidR="00A62F7D" w:rsidRPr="00A62F7D" w:rsidRDefault="00A62F7D" w:rsidP="00A62F7D">
      <w:pPr>
        <w:jc w:val="both"/>
      </w:pPr>
      <w:r w:rsidRPr="00A62F7D">
        <w:t xml:space="preserve">  pinMode(s1, INPUT);</w:t>
      </w:r>
    </w:p>
    <w:p w:rsidR="00A62F7D" w:rsidRPr="00A62F7D" w:rsidRDefault="00A62F7D" w:rsidP="00A62F7D">
      <w:pPr>
        <w:jc w:val="both"/>
      </w:pPr>
      <w:r w:rsidRPr="00A62F7D">
        <w:t xml:space="preserve">  pinMode(s2, INPUT);</w:t>
      </w:r>
    </w:p>
    <w:p w:rsidR="00A62F7D" w:rsidRPr="00A62F7D" w:rsidRDefault="00A62F7D" w:rsidP="00A62F7D">
      <w:pPr>
        <w:jc w:val="both"/>
      </w:pPr>
      <w:r w:rsidRPr="00A62F7D">
        <w:t xml:space="preserve">  pinMode(s3, INPUT);</w:t>
      </w:r>
    </w:p>
    <w:p w:rsidR="00A62F7D" w:rsidRPr="00A62F7D" w:rsidRDefault="00A62F7D" w:rsidP="00A62F7D">
      <w:pPr>
        <w:jc w:val="both"/>
      </w:pPr>
      <w:r w:rsidRPr="00A62F7D">
        <w:t xml:space="preserve">  pinMode(s4, INPUT);</w:t>
      </w:r>
    </w:p>
    <w:p w:rsidR="00A62F7D" w:rsidRPr="00A62F7D" w:rsidRDefault="00A62F7D" w:rsidP="00A62F7D">
      <w:pPr>
        <w:jc w:val="both"/>
      </w:pPr>
      <w:r w:rsidRPr="00A62F7D">
        <w:t xml:space="preserve">  pinMode(s5, INPUT);</w:t>
      </w:r>
    </w:p>
    <w:p w:rsidR="00A62F7D" w:rsidRPr="00A62F7D" w:rsidRDefault="00A62F7D" w:rsidP="00A62F7D">
      <w:pPr>
        <w:jc w:val="both"/>
      </w:pPr>
      <w:r w:rsidRPr="00A62F7D">
        <w:t xml:space="preserve">  pinMode(buzzer, OUTPUT);</w:t>
      </w:r>
    </w:p>
    <w:p w:rsidR="00A62F7D" w:rsidRPr="00A62F7D" w:rsidRDefault="00A62F7D" w:rsidP="00A62F7D">
      <w:pPr>
        <w:jc w:val="both"/>
      </w:pPr>
      <w:r w:rsidRPr="00A62F7D">
        <w:t xml:space="preserve">  Serial.println("Memulai telegram bot. Koneksi ke Wifi");</w:t>
      </w:r>
    </w:p>
    <w:p w:rsidR="00A62F7D" w:rsidRPr="00A62F7D" w:rsidRDefault="00A62F7D" w:rsidP="00A62F7D">
      <w:pPr>
        <w:jc w:val="both"/>
      </w:pPr>
      <w:r w:rsidRPr="00A62F7D">
        <w:t xml:space="preserve">  //koneksi ke wifi</w:t>
      </w:r>
    </w:p>
    <w:p w:rsidR="00A62F7D" w:rsidRPr="00A62F7D" w:rsidRDefault="00A62F7D" w:rsidP="00A62F7D">
      <w:pPr>
        <w:jc w:val="both"/>
      </w:pPr>
      <w:r w:rsidRPr="00A62F7D">
        <w:t xml:space="preserve">  myBot.wifiConnect(ssid, pass);</w:t>
      </w:r>
    </w:p>
    <w:p w:rsidR="00A62F7D" w:rsidRPr="00A62F7D" w:rsidRDefault="00A62F7D" w:rsidP="00A62F7D">
      <w:pPr>
        <w:jc w:val="both"/>
      </w:pPr>
      <w:r w:rsidRPr="00A62F7D">
        <w:t xml:space="preserve">  //set token telegram</w:t>
      </w:r>
    </w:p>
    <w:p w:rsidR="00A62F7D" w:rsidRPr="00A62F7D" w:rsidRDefault="00A62F7D" w:rsidP="00A62F7D">
      <w:pPr>
        <w:jc w:val="both"/>
      </w:pPr>
      <w:r w:rsidRPr="00A62F7D">
        <w:t xml:space="preserve">  myBot.setTelegramToken(token);</w:t>
      </w:r>
    </w:p>
    <w:p w:rsidR="00A62F7D" w:rsidRPr="00A62F7D" w:rsidRDefault="00A62F7D" w:rsidP="00A62F7D">
      <w:pPr>
        <w:jc w:val="both"/>
      </w:pPr>
    </w:p>
    <w:p w:rsidR="00A62F7D" w:rsidRPr="00A62F7D" w:rsidRDefault="00A62F7D" w:rsidP="00A62F7D">
      <w:pPr>
        <w:jc w:val="both"/>
      </w:pPr>
      <w:r w:rsidRPr="00A62F7D">
        <w:t xml:space="preserve">  //cek koneksi wifi</w:t>
      </w:r>
    </w:p>
    <w:p w:rsidR="00A62F7D" w:rsidRPr="00A62F7D" w:rsidRDefault="00A62F7D" w:rsidP="00A62F7D">
      <w:pPr>
        <w:jc w:val="both"/>
      </w:pPr>
      <w:r w:rsidRPr="00A62F7D">
        <w:t xml:space="preserve">  if(myBot.testConnection())</w:t>
      </w:r>
    </w:p>
    <w:p w:rsidR="00A62F7D" w:rsidRPr="00A62F7D" w:rsidRDefault="00A62F7D" w:rsidP="00A62F7D">
      <w:pPr>
        <w:jc w:val="both"/>
      </w:pPr>
      <w:r w:rsidRPr="00A62F7D">
        <w:t xml:space="preserve">      Serial.println("Koneksi Berhasil");</w:t>
      </w:r>
    </w:p>
    <w:p w:rsidR="00A62F7D" w:rsidRPr="00A62F7D" w:rsidRDefault="00A62F7D" w:rsidP="00A62F7D">
      <w:pPr>
        <w:jc w:val="both"/>
      </w:pPr>
      <w:r w:rsidRPr="00A62F7D">
        <w:t xml:space="preserve">  else</w:t>
      </w:r>
    </w:p>
    <w:p w:rsidR="00A62F7D" w:rsidRPr="00A62F7D" w:rsidRDefault="00A62F7D" w:rsidP="00A62F7D">
      <w:pPr>
        <w:jc w:val="both"/>
      </w:pPr>
      <w:r w:rsidRPr="00A62F7D">
        <w:t xml:space="preserve">      Serial.println("Koneksi gagal");</w:t>
      </w:r>
    </w:p>
    <w:p w:rsidR="00A62F7D" w:rsidRPr="00A62F7D" w:rsidRDefault="00A62F7D" w:rsidP="00A62F7D">
      <w:pPr>
        <w:jc w:val="both"/>
      </w:pPr>
      <w:r w:rsidRPr="00A62F7D">
        <w:t>}</w:t>
      </w:r>
    </w:p>
    <w:p w:rsidR="00A62F7D" w:rsidRPr="00A62F7D" w:rsidRDefault="00A62F7D" w:rsidP="00A62F7D">
      <w:pPr>
        <w:jc w:val="both"/>
      </w:pPr>
    </w:p>
    <w:p w:rsidR="00A62F7D" w:rsidRPr="00A62F7D" w:rsidRDefault="00A62F7D" w:rsidP="00A62F7D">
      <w:pPr>
        <w:jc w:val="both"/>
      </w:pPr>
      <w:r w:rsidRPr="00A62F7D">
        <w:t>void loop() {</w:t>
      </w:r>
    </w:p>
    <w:p w:rsidR="00A62F7D" w:rsidRPr="00A62F7D" w:rsidRDefault="00A62F7D" w:rsidP="00A62F7D">
      <w:pPr>
        <w:jc w:val="both"/>
      </w:pPr>
      <w:r w:rsidRPr="00A62F7D">
        <w:t xml:space="preserve">  s1 = digitalRead(16);</w:t>
      </w:r>
    </w:p>
    <w:p w:rsidR="00A62F7D" w:rsidRPr="00A62F7D" w:rsidRDefault="00A62F7D" w:rsidP="00A62F7D">
      <w:pPr>
        <w:jc w:val="both"/>
      </w:pPr>
      <w:r w:rsidRPr="00A62F7D">
        <w:t xml:space="preserve">  s2 = digitalRead(5);</w:t>
      </w:r>
    </w:p>
    <w:p w:rsidR="00A62F7D" w:rsidRPr="00A62F7D" w:rsidRDefault="00A62F7D" w:rsidP="00A62F7D">
      <w:pPr>
        <w:jc w:val="both"/>
      </w:pPr>
      <w:r w:rsidRPr="00A62F7D">
        <w:t xml:space="preserve">  s3 = digitalRead(4);</w:t>
      </w:r>
    </w:p>
    <w:p w:rsidR="00A62F7D" w:rsidRPr="00A62F7D" w:rsidRDefault="00A62F7D" w:rsidP="00A62F7D">
      <w:pPr>
        <w:jc w:val="both"/>
      </w:pPr>
      <w:r w:rsidRPr="00A62F7D">
        <w:t xml:space="preserve">  s4 = digitalRead(0);</w:t>
      </w:r>
    </w:p>
    <w:p w:rsidR="00A62F7D" w:rsidRPr="00A62F7D" w:rsidRDefault="00A62F7D" w:rsidP="00A62F7D">
      <w:pPr>
        <w:jc w:val="both"/>
      </w:pPr>
      <w:r w:rsidRPr="00A62F7D">
        <w:t xml:space="preserve">  s5 = digitalRead(2);</w:t>
      </w:r>
    </w:p>
    <w:p w:rsidR="00A62F7D" w:rsidRPr="00A62F7D" w:rsidRDefault="00A62F7D" w:rsidP="00A62F7D">
      <w:pPr>
        <w:jc w:val="both"/>
      </w:pPr>
      <w:r w:rsidRPr="00A62F7D">
        <w:t xml:space="preserve">  if (s1 == HIGH || s2 == HIGH || s3 == HIGH || s4 == HIGH || s5 == HIGH) {</w:t>
      </w:r>
    </w:p>
    <w:p w:rsidR="00A62F7D" w:rsidRPr="00A62F7D" w:rsidRDefault="00A62F7D" w:rsidP="00A62F7D">
      <w:pPr>
        <w:jc w:val="both"/>
      </w:pPr>
      <w:r w:rsidRPr="00A62F7D">
        <w:t xml:space="preserve">    Serial.println("MENDETEKSI GERAKAN");</w:t>
      </w:r>
    </w:p>
    <w:p w:rsidR="00A62F7D" w:rsidRPr="00A62F7D" w:rsidRDefault="00A62F7D" w:rsidP="00A62F7D">
      <w:pPr>
        <w:jc w:val="both"/>
      </w:pPr>
      <w:r w:rsidRPr="00A62F7D">
        <w:t xml:space="preserve">    </w:t>
      </w:r>
    </w:p>
    <w:p w:rsidR="00A62F7D" w:rsidRPr="00A62F7D" w:rsidRDefault="00A62F7D" w:rsidP="00A62F7D">
      <w:pPr>
        <w:jc w:val="both"/>
      </w:pPr>
      <w:r w:rsidRPr="00A62F7D">
        <w:t xml:space="preserve">    //kirim notifikasi telegram</w:t>
      </w:r>
    </w:p>
    <w:p w:rsidR="00A62F7D" w:rsidRPr="00A62F7D" w:rsidRDefault="00A62F7D" w:rsidP="00A62F7D">
      <w:pPr>
        <w:jc w:val="both"/>
      </w:pPr>
      <w:r w:rsidRPr="00A62F7D">
        <w:t xml:space="preserve">    myBot.sendMessage(id, "Awas Ada Orang");</w:t>
      </w:r>
    </w:p>
    <w:p w:rsidR="00A62F7D" w:rsidRPr="00A62F7D" w:rsidRDefault="00A62F7D" w:rsidP="00A62F7D">
      <w:pPr>
        <w:jc w:val="both"/>
      </w:pPr>
      <w:r w:rsidRPr="00A62F7D">
        <w:t xml:space="preserve">  }</w:t>
      </w:r>
    </w:p>
    <w:p w:rsidR="00A62F7D" w:rsidRPr="00A62F7D" w:rsidRDefault="00A62F7D" w:rsidP="00A62F7D">
      <w:pPr>
        <w:jc w:val="both"/>
      </w:pPr>
      <w:r w:rsidRPr="00A62F7D">
        <w:t xml:space="preserve">  else {</w:t>
      </w:r>
    </w:p>
    <w:p w:rsidR="00A62F7D" w:rsidRPr="00A62F7D" w:rsidRDefault="00A62F7D" w:rsidP="00A62F7D">
      <w:pPr>
        <w:jc w:val="both"/>
      </w:pPr>
      <w:r w:rsidRPr="00A62F7D">
        <w:t xml:space="preserve">    Serial.println("TIDAK ADA PERGERAKAN");</w:t>
      </w:r>
    </w:p>
    <w:p w:rsidR="00A62F7D" w:rsidRPr="00A62F7D" w:rsidRDefault="00A62F7D" w:rsidP="00A62F7D">
      <w:pPr>
        <w:jc w:val="both"/>
      </w:pPr>
      <w:r w:rsidRPr="00A62F7D">
        <w:t xml:space="preserve">    delay(1000);</w:t>
      </w:r>
    </w:p>
    <w:p w:rsidR="00A62F7D" w:rsidRPr="00A62F7D" w:rsidRDefault="00A62F7D" w:rsidP="00A62F7D">
      <w:pPr>
        <w:jc w:val="both"/>
      </w:pPr>
      <w:r w:rsidRPr="00A62F7D">
        <w:t xml:space="preserve">    }</w:t>
      </w:r>
    </w:p>
    <w:p w:rsidR="00A62F7D" w:rsidRPr="00A62F7D" w:rsidRDefault="00A62F7D" w:rsidP="00A62F7D">
      <w:pPr>
        <w:jc w:val="both"/>
      </w:pPr>
      <w:r w:rsidRPr="00A62F7D">
        <w:t xml:space="preserve">    //baca pesan masuk dari telegram</w:t>
      </w:r>
    </w:p>
    <w:p w:rsidR="00A62F7D" w:rsidRPr="00A62F7D" w:rsidRDefault="00A62F7D" w:rsidP="00A62F7D">
      <w:pPr>
        <w:jc w:val="both"/>
      </w:pPr>
      <w:r w:rsidRPr="00A62F7D">
        <w:t xml:space="preserve">  TBMessage msg;</w:t>
      </w:r>
    </w:p>
    <w:p w:rsidR="00A62F7D" w:rsidRPr="00A62F7D" w:rsidRDefault="00A62F7D" w:rsidP="00A62F7D">
      <w:pPr>
        <w:jc w:val="both"/>
      </w:pPr>
      <w:r w:rsidRPr="00A62F7D">
        <w:t xml:space="preserve">  if(myBot.getNewMessage(msg))</w:t>
      </w:r>
    </w:p>
    <w:p w:rsidR="00A62F7D" w:rsidRPr="00A62F7D" w:rsidRDefault="00A62F7D" w:rsidP="00A62F7D">
      <w:pPr>
        <w:jc w:val="both"/>
      </w:pPr>
      <w:r w:rsidRPr="00A62F7D">
        <w:t xml:space="preserve">  {</w:t>
      </w:r>
    </w:p>
    <w:p w:rsidR="00A62F7D" w:rsidRPr="00A62F7D" w:rsidRDefault="00A62F7D" w:rsidP="00A62F7D">
      <w:pPr>
        <w:jc w:val="both"/>
      </w:pPr>
      <w:r w:rsidRPr="00A62F7D">
        <w:t xml:space="preserve">    //variabel penampung isi pesan</w:t>
      </w:r>
    </w:p>
    <w:p w:rsidR="00A62F7D" w:rsidRPr="00A62F7D" w:rsidRDefault="00A62F7D" w:rsidP="00A62F7D">
      <w:pPr>
        <w:jc w:val="both"/>
      </w:pPr>
      <w:r w:rsidRPr="00A62F7D">
        <w:t xml:space="preserve">    String pesan =msg.text;</w:t>
      </w:r>
    </w:p>
    <w:p w:rsidR="00A62F7D" w:rsidRPr="00A62F7D" w:rsidRDefault="00A62F7D" w:rsidP="00A62F7D">
      <w:pPr>
        <w:jc w:val="both"/>
      </w:pPr>
      <w:r w:rsidRPr="00A62F7D">
        <w:t xml:space="preserve">    if(pesan == "/BuzzerOff")</w:t>
      </w:r>
    </w:p>
    <w:p w:rsidR="00A62F7D" w:rsidRPr="00A62F7D" w:rsidRDefault="00A62F7D" w:rsidP="00A62F7D">
      <w:pPr>
        <w:jc w:val="both"/>
      </w:pPr>
      <w:r w:rsidRPr="00A62F7D">
        <w:t xml:space="preserve">    {</w:t>
      </w:r>
    </w:p>
    <w:p w:rsidR="00A62F7D" w:rsidRPr="00A62F7D" w:rsidRDefault="00A62F7D" w:rsidP="00A62F7D">
      <w:pPr>
        <w:jc w:val="both"/>
      </w:pPr>
      <w:r w:rsidRPr="00A62F7D">
        <w:t xml:space="preserve">      //balasan</w:t>
      </w:r>
    </w:p>
    <w:p w:rsidR="00A62F7D" w:rsidRPr="00A62F7D" w:rsidRDefault="00A62F7D" w:rsidP="00A62F7D">
      <w:pPr>
        <w:jc w:val="both"/>
      </w:pPr>
      <w:r w:rsidRPr="00A62F7D">
        <w:t xml:space="preserve">      myBot.sendMessage(id, "Buzzer Off");</w:t>
      </w:r>
    </w:p>
    <w:p w:rsidR="00A62F7D" w:rsidRPr="00A62F7D" w:rsidRDefault="00A62F7D" w:rsidP="00A62F7D">
      <w:pPr>
        <w:jc w:val="both"/>
      </w:pPr>
      <w:r w:rsidRPr="00A62F7D">
        <w:t xml:space="preserve">      digitalWrite(buzzer, HIGH);</w:t>
      </w:r>
    </w:p>
    <w:p w:rsidR="00A62F7D" w:rsidRPr="00A62F7D" w:rsidRDefault="00A62F7D" w:rsidP="00A62F7D">
      <w:pPr>
        <w:jc w:val="both"/>
      </w:pPr>
      <w:r w:rsidRPr="00A62F7D">
        <w:t xml:space="preserve">    }</w:t>
      </w:r>
    </w:p>
    <w:p w:rsidR="00A62F7D" w:rsidRPr="00A62F7D" w:rsidRDefault="00A62F7D" w:rsidP="00A62F7D">
      <w:pPr>
        <w:jc w:val="both"/>
      </w:pPr>
      <w:r w:rsidRPr="00A62F7D">
        <w:t xml:space="preserve">    else if(pesan == "/BuzzerOn")</w:t>
      </w:r>
    </w:p>
    <w:p w:rsidR="00A62F7D" w:rsidRPr="00A62F7D" w:rsidRDefault="00A62F7D" w:rsidP="00A62F7D">
      <w:pPr>
        <w:jc w:val="both"/>
      </w:pPr>
      <w:r w:rsidRPr="00A62F7D">
        <w:t xml:space="preserve">    {</w:t>
      </w:r>
    </w:p>
    <w:p w:rsidR="00A62F7D" w:rsidRPr="00A62F7D" w:rsidRDefault="00A62F7D" w:rsidP="00A62F7D">
      <w:pPr>
        <w:jc w:val="both"/>
      </w:pPr>
      <w:r w:rsidRPr="00A62F7D">
        <w:t xml:space="preserve">      myBot.sendMessage(id, "Buzzer On");</w:t>
      </w:r>
    </w:p>
    <w:p w:rsidR="00A62F7D" w:rsidRPr="00A62F7D" w:rsidRDefault="00A62F7D" w:rsidP="00A62F7D">
      <w:pPr>
        <w:jc w:val="both"/>
      </w:pPr>
      <w:r w:rsidRPr="00A62F7D">
        <w:t xml:space="preserve">      digitalWrite(buzzer, LOW);</w:t>
      </w:r>
    </w:p>
    <w:p w:rsidR="00A62F7D" w:rsidRPr="00A62F7D" w:rsidRDefault="00A62F7D" w:rsidP="00A62F7D">
      <w:pPr>
        <w:jc w:val="both"/>
      </w:pPr>
      <w:r w:rsidRPr="00A62F7D">
        <w:t xml:space="preserve">    }</w:t>
      </w:r>
    </w:p>
    <w:p w:rsidR="00A62F7D" w:rsidRPr="00A62F7D" w:rsidRDefault="00A62F7D" w:rsidP="00A62F7D">
      <w:pPr>
        <w:jc w:val="both"/>
      </w:pPr>
      <w:r w:rsidRPr="00A62F7D">
        <w:t xml:space="preserve">  }</w:t>
      </w:r>
    </w:p>
    <w:p w:rsidR="004B6636" w:rsidRPr="00A62F7D" w:rsidRDefault="00A62F7D" w:rsidP="00A62F7D">
      <w:pPr>
        <w:jc w:val="both"/>
      </w:pPr>
      <w:r w:rsidRPr="00A62F7D">
        <w:t>}</w:t>
      </w: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223AF5" w:rsidRPr="00C21EFD" w:rsidRDefault="00FF591D" w:rsidP="00223AF5">
      <w:pPr>
        <w:jc w:val="both"/>
        <w:rPr>
          <w:b/>
        </w:rPr>
      </w:pPr>
      <w:r>
        <w:rPr>
          <w:b/>
        </w:rPr>
        <w:t>Lampiran 13</w:t>
      </w:r>
    </w:p>
    <w:p w:rsidR="00223AF5" w:rsidRPr="00C21EFD" w:rsidRDefault="00F17A52" w:rsidP="00223AF5">
      <w:pPr>
        <w:jc w:val="both"/>
        <w:rPr>
          <w:b/>
        </w:rPr>
      </w:pPr>
      <w:r>
        <w:rPr>
          <w:b/>
        </w:rPr>
        <w:t>Coding Program</w:t>
      </w:r>
      <w:r w:rsidR="00223AF5">
        <w:rPr>
          <w:b/>
        </w:rPr>
        <w:t xml:space="preserve"> ESP-32 Cam</w:t>
      </w:r>
    </w:p>
    <w:p w:rsidR="00223AF5" w:rsidRDefault="00223AF5" w:rsidP="00A62F7D">
      <w:pPr>
        <w:jc w:val="both"/>
        <w:rPr>
          <w:b/>
        </w:rPr>
      </w:pPr>
    </w:p>
    <w:p w:rsidR="00223AF5" w:rsidRDefault="00223AF5" w:rsidP="00A62F7D">
      <w:pPr>
        <w:jc w:val="both"/>
        <w:rPr>
          <w:b/>
        </w:rPr>
      </w:pPr>
    </w:p>
    <w:p w:rsidR="00A62F7D" w:rsidRPr="00223AF5" w:rsidRDefault="00A62F7D" w:rsidP="00A62F7D">
      <w:pPr>
        <w:jc w:val="both"/>
      </w:pPr>
      <w:r w:rsidRPr="00223AF5">
        <w:t>// Viral Science www.viralsciencecreativity.com www.youtube.com/c/viralscience</w:t>
      </w:r>
    </w:p>
    <w:p w:rsidR="00A62F7D" w:rsidRPr="00223AF5" w:rsidRDefault="00A62F7D" w:rsidP="00A62F7D">
      <w:pPr>
        <w:jc w:val="both"/>
      </w:pPr>
      <w:r w:rsidRPr="00223AF5">
        <w:t>// ESP32 Cam Motion Alert | Send Image to Telegram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// Enter your WiFi ssid and password</w:t>
      </w:r>
    </w:p>
    <w:p w:rsidR="00A62F7D" w:rsidRPr="00223AF5" w:rsidRDefault="00A62F7D" w:rsidP="00A62F7D">
      <w:pPr>
        <w:jc w:val="both"/>
      </w:pPr>
      <w:r w:rsidRPr="00223AF5">
        <w:t>c</w:t>
      </w:r>
      <w:r w:rsidR="00223AF5">
        <w:t>onst char* ssid     = "</w:t>
      </w:r>
      <w:r w:rsidR="00223AF5" w:rsidRPr="00223AF5">
        <w:t xml:space="preserve"> </w:t>
      </w:r>
      <w:r w:rsidR="00223AF5">
        <w:t>modem kandang</w:t>
      </w:r>
      <w:r w:rsidR="00223AF5" w:rsidRPr="00223AF5">
        <w:t xml:space="preserve"> </w:t>
      </w:r>
      <w:r w:rsidRPr="00223AF5">
        <w:t>";   //WIFI SSID</w:t>
      </w:r>
    </w:p>
    <w:p w:rsidR="00A62F7D" w:rsidRPr="00223AF5" w:rsidRDefault="00A62F7D" w:rsidP="00A62F7D">
      <w:pPr>
        <w:jc w:val="both"/>
      </w:pPr>
      <w:r w:rsidRPr="00223AF5">
        <w:t>c</w:t>
      </w:r>
      <w:r w:rsidR="00223AF5">
        <w:t>onst char* password = "12345kandang</w:t>
      </w:r>
      <w:r w:rsidR="00223AF5" w:rsidRPr="00223AF5">
        <w:t xml:space="preserve"> </w:t>
      </w:r>
      <w:r w:rsidRPr="00223AF5">
        <w:t>";   //WIFI password</w:t>
      </w:r>
    </w:p>
    <w:p w:rsidR="00A62F7D" w:rsidRPr="00223AF5" w:rsidRDefault="00A62F7D" w:rsidP="00A62F7D">
      <w:pPr>
        <w:jc w:val="both"/>
      </w:pPr>
      <w:r w:rsidRPr="00223AF5">
        <w:t>String token = "</w:t>
      </w:r>
      <w:r w:rsidR="00223AF5" w:rsidRPr="00466B87">
        <w:t>6139707867:AAFpvd8iyfCypzQNlso-W7Ew8qCh1As71KA</w:t>
      </w:r>
      <w:r w:rsidR="00223AF5" w:rsidRPr="00223AF5">
        <w:t xml:space="preserve"> </w:t>
      </w:r>
      <w:r w:rsidRPr="00223AF5">
        <w:t>";</w:t>
      </w:r>
    </w:p>
    <w:p w:rsidR="00A62F7D" w:rsidRPr="00223AF5" w:rsidRDefault="00A62F7D" w:rsidP="00A62F7D">
      <w:pPr>
        <w:jc w:val="both"/>
      </w:pPr>
      <w:r w:rsidRPr="00223AF5">
        <w:t>String chat_id = "</w:t>
      </w:r>
      <w:r w:rsidR="00223AF5" w:rsidRPr="00466B87">
        <w:t>2098803672</w:t>
      </w:r>
      <w:r w:rsidRPr="00223AF5">
        <w:t>";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#include &lt;WiFi.h&gt;</w:t>
      </w:r>
    </w:p>
    <w:p w:rsidR="00A62F7D" w:rsidRPr="00223AF5" w:rsidRDefault="00A62F7D" w:rsidP="00A62F7D">
      <w:pPr>
        <w:jc w:val="both"/>
      </w:pPr>
      <w:r w:rsidRPr="00223AF5">
        <w:t>#include &lt;WiFiClientSecure.h&gt;</w:t>
      </w:r>
    </w:p>
    <w:p w:rsidR="00A62F7D" w:rsidRPr="00223AF5" w:rsidRDefault="00A62F7D" w:rsidP="00A62F7D">
      <w:pPr>
        <w:jc w:val="both"/>
      </w:pPr>
      <w:r w:rsidRPr="00223AF5">
        <w:t>#include "soc/soc.h"</w:t>
      </w:r>
    </w:p>
    <w:p w:rsidR="00A62F7D" w:rsidRPr="00223AF5" w:rsidRDefault="00A62F7D" w:rsidP="00A62F7D">
      <w:pPr>
        <w:jc w:val="both"/>
      </w:pPr>
      <w:r w:rsidRPr="00223AF5">
        <w:t>#include "soc/rtc_cntl_reg.h"</w:t>
      </w:r>
    </w:p>
    <w:p w:rsidR="00A62F7D" w:rsidRPr="00223AF5" w:rsidRDefault="00A62F7D" w:rsidP="00A62F7D">
      <w:pPr>
        <w:jc w:val="both"/>
      </w:pPr>
      <w:r w:rsidRPr="00223AF5">
        <w:t>#include "esp_camera.h"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//CAMERA_MODEL_AI_THINKER</w:t>
      </w:r>
    </w:p>
    <w:p w:rsidR="00A62F7D" w:rsidRPr="00223AF5" w:rsidRDefault="00A62F7D" w:rsidP="00A62F7D">
      <w:pPr>
        <w:jc w:val="both"/>
      </w:pPr>
      <w:r w:rsidRPr="00223AF5">
        <w:t>#define PWDN_GPIO_NUM     32</w:t>
      </w:r>
    </w:p>
    <w:p w:rsidR="00A62F7D" w:rsidRPr="00223AF5" w:rsidRDefault="00A62F7D" w:rsidP="00A62F7D">
      <w:pPr>
        <w:jc w:val="both"/>
      </w:pPr>
      <w:r w:rsidRPr="00223AF5">
        <w:t>#define RESET_GPIO_NUM    -1</w:t>
      </w:r>
    </w:p>
    <w:p w:rsidR="00A62F7D" w:rsidRPr="00223AF5" w:rsidRDefault="00A62F7D" w:rsidP="00A62F7D">
      <w:pPr>
        <w:jc w:val="both"/>
      </w:pPr>
      <w:r w:rsidRPr="00223AF5">
        <w:t>#define XCLK_GPIO_NUM      0</w:t>
      </w:r>
    </w:p>
    <w:p w:rsidR="00A62F7D" w:rsidRPr="00223AF5" w:rsidRDefault="00A62F7D" w:rsidP="00A62F7D">
      <w:pPr>
        <w:jc w:val="both"/>
      </w:pPr>
      <w:r w:rsidRPr="00223AF5">
        <w:t>#define SIOD_GPIO_NUM     26</w:t>
      </w:r>
    </w:p>
    <w:p w:rsidR="00A62F7D" w:rsidRPr="00223AF5" w:rsidRDefault="00A62F7D" w:rsidP="00A62F7D">
      <w:pPr>
        <w:jc w:val="both"/>
      </w:pPr>
      <w:r w:rsidRPr="00223AF5">
        <w:t>#define SIOC_GPIO_NUM     27</w:t>
      </w:r>
    </w:p>
    <w:p w:rsidR="00A62F7D" w:rsidRPr="00223AF5" w:rsidRDefault="00A62F7D" w:rsidP="00A62F7D">
      <w:pPr>
        <w:jc w:val="both"/>
      </w:pPr>
      <w:r w:rsidRPr="00223AF5">
        <w:t>#define Y9_GPIO_NUM       35</w:t>
      </w:r>
    </w:p>
    <w:p w:rsidR="00A62F7D" w:rsidRPr="00223AF5" w:rsidRDefault="00A62F7D" w:rsidP="00A62F7D">
      <w:pPr>
        <w:jc w:val="both"/>
      </w:pPr>
      <w:r w:rsidRPr="00223AF5">
        <w:t>#define Y8_GPIO_NUM       34</w:t>
      </w:r>
    </w:p>
    <w:p w:rsidR="00A62F7D" w:rsidRPr="00223AF5" w:rsidRDefault="00A62F7D" w:rsidP="00A62F7D">
      <w:pPr>
        <w:jc w:val="both"/>
      </w:pPr>
      <w:r w:rsidRPr="00223AF5">
        <w:t>#define Y7_GPIO_NUM       39</w:t>
      </w:r>
    </w:p>
    <w:p w:rsidR="00A62F7D" w:rsidRPr="00223AF5" w:rsidRDefault="00A62F7D" w:rsidP="00A62F7D">
      <w:pPr>
        <w:jc w:val="both"/>
      </w:pPr>
      <w:r w:rsidRPr="00223AF5">
        <w:t>#define Y6_GPIO_NUM       36</w:t>
      </w:r>
    </w:p>
    <w:p w:rsidR="00A62F7D" w:rsidRPr="00223AF5" w:rsidRDefault="00A62F7D" w:rsidP="00A62F7D">
      <w:pPr>
        <w:jc w:val="both"/>
      </w:pPr>
      <w:r w:rsidRPr="00223AF5">
        <w:t>#define Y5_GPIO_NUM       21</w:t>
      </w:r>
    </w:p>
    <w:p w:rsidR="00A62F7D" w:rsidRPr="00223AF5" w:rsidRDefault="00A62F7D" w:rsidP="00A62F7D">
      <w:pPr>
        <w:jc w:val="both"/>
      </w:pPr>
      <w:r w:rsidRPr="00223AF5">
        <w:t>#define Y4_GPIO_NUM       19</w:t>
      </w:r>
    </w:p>
    <w:p w:rsidR="00A62F7D" w:rsidRPr="00223AF5" w:rsidRDefault="00A62F7D" w:rsidP="00A62F7D">
      <w:pPr>
        <w:jc w:val="both"/>
      </w:pPr>
      <w:r w:rsidRPr="00223AF5">
        <w:t>#define Y3_GPIO_NUM       18</w:t>
      </w:r>
    </w:p>
    <w:p w:rsidR="00A62F7D" w:rsidRPr="00223AF5" w:rsidRDefault="00A62F7D" w:rsidP="00A62F7D">
      <w:pPr>
        <w:jc w:val="both"/>
      </w:pPr>
      <w:r w:rsidRPr="00223AF5">
        <w:t>#define Y2_GPIO_NUM        5</w:t>
      </w:r>
    </w:p>
    <w:p w:rsidR="00A62F7D" w:rsidRPr="00223AF5" w:rsidRDefault="00A62F7D" w:rsidP="00A62F7D">
      <w:pPr>
        <w:jc w:val="both"/>
      </w:pPr>
      <w:r w:rsidRPr="00223AF5">
        <w:t>#define VSYNC_GPIO_NUM    25</w:t>
      </w:r>
    </w:p>
    <w:p w:rsidR="00A62F7D" w:rsidRPr="00223AF5" w:rsidRDefault="00A62F7D" w:rsidP="00A62F7D">
      <w:pPr>
        <w:jc w:val="both"/>
      </w:pPr>
      <w:r w:rsidRPr="00223AF5">
        <w:t>#define HREF_GPIO_NUM     23</w:t>
      </w:r>
    </w:p>
    <w:p w:rsidR="00A62F7D" w:rsidRPr="00223AF5" w:rsidRDefault="00A62F7D" w:rsidP="00A62F7D">
      <w:pPr>
        <w:jc w:val="both"/>
      </w:pPr>
      <w:r w:rsidRPr="00223AF5">
        <w:t>#define PCLK_GPIO_NUM     22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int gpioPIR = 13;   //PIR Motion Sensor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void setup()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WRITE_PERI_REG(RTC_CNTL_BROWN_OUT_REG, 0);</w:t>
      </w:r>
    </w:p>
    <w:p w:rsidR="00A62F7D" w:rsidRPr="00223AF5" w:rsidRDefault="00A62F7D" w:rsidP="00A62F7D">
      <w:pPr>
        <w:jc w:val="both"/>
      </w:pPr>
      <w:r w:rsidRPr="00223AF5">
        <w:t xml:space="preserve">  </w:t>
      </w:r>
    </w:p>
    <w:p w:rsidR="00A62F7D" w:rsidRPr="00223AF5" w:rsidRDefault="00A62F7D" w:rsidP="00A62F7D">
      <w:pPr>
        <w:jc w:val="both"/>
      </w:pPr>
      <w:r w:rsidRPr="00223AF5">
        <w:t xml:space="preserve">  Serial.begin(115200);</w:t>
      </w:r>
    </w:p>
    <w:p w:rsidR="00A62F7D" w:rsidRPr="00223AF5" w:rsidRDefault="00A62F7D" w:rsidP="00A62F7D">
      <w:pPr>
        <w:jc w:val="both"/>
      </w:pPr>
      <w:r w:rsidRPr="00223AF5">
        <w:t xml:space="preserve">  delay(10);</w:t>
      </w:r>
    </w:p>
    <w:p w:rsidR="00A62F7D" w:rsidRPr="00223AF5" w:rsidRDefault="00A62F7D" w:rsidP="00A62F7D">
      <w:pPr>
        <w:jc w:val="both"/>
      </w:pPr>
      <w:r w:rsidRPr="00223AF5">
        <w:t xml:space="preserve">  WiFi.mode(WIFI_STA);</w:t>
      </w:r>
    </w:p>
    <w:p w:rsidR="00A62F7D" w:rsidRPr="00223AF5" w:rsidRDefault="00A62F7D" w:rsidP="00A62F7D">
      <w:pPr>
        <w:jc w:val="both"/>
      </w:pPr>
      <w:r w:rsidRPr="00223AF5">
        <w:t xml:space="preserve">  Serial.println("");</w:t>
      </w:r>
    </w:p>
    <w:p w:rsidR="00A62F7D" w:rsidRPr="00223AF5" w:rsidRDefault="00A62F7D" w:rsidP="00A62F7D">
      <w:pPr>
        <w:jc w:val="both"/>
      </w:pPr>
      <w:r w:rsidRPr="00223AF5">
        <w:t xml:space="preserve">  Serial.print("Connecting to ");</w:t>
      </w:r>
    </w:p>
    <w:p w:rsidR="00A62F7D" w:rsidRPr="00223AF5" w:rsidRDefault="00A62F7D" w:rsidP="00A62F7D">
      <w:pPr>
        <w:jc w:val="both"/>
      </w:pPr>
      <w:r w:rsidRPr="00223AF5">
        <w:t xml:space="preserve">  Serial.println(ssid);</w:t>
      </w:r>
    </w:p>
    <w:p w:rsidR="00A62F7D" w:rsidRPr="00223AF5" w:rsidRDefault="00A62F7D" w:rsidP="00A62F7D">
      <w:pPr>
        <w:jc w:val="both"/>
      </w:pPr>
      <w:r w:rsidRPr="00223AF5">
        <w:t xml:space="preserve">  WiFi.begin(ssid, password);  </w:t>
      </w:r>
    </w:p>
    <w:p w:rsidR="00A62F7D" w:rsidRPr="00223AF5" w:rsidRDefault="00A62F7D" w:rsidP="00A62F7D">
      <w:pPr>
        <w:jc w:val="both"/>
      </w:pPr>
      <w:r w:rsidRPr="00223AF5">
        <w:t xml:space="preserve">  long int StartTime=millis();</w:t>
      </w:r>
    </w:p>
    <w:p w:rsidR="00A62F7D" w:rsidRPr="00223AF5" w:rsidRDefault="00A62F7D" w:rsidP="00A62F7D">
      <w:pPr>
        <w:jc w:val="both"/>
      </w:pPr>
      <w:r w:rsidRPr="00223AF5">
        <w:t xml:space="preserve">  while (WiFi.status() != WL_CONNECTED) </w:t>
      </w:r>
    </w:p>
    <w:p w:rsidR="00A62F7D" w:rsidRPr="00223AF5" w:rsidRDefault="00A62F7D" w:rsidP="00A62F7D">
      <w:pPr>
        <w:jc w:val="both"/>
      </w:pPr>
      <w:r w:rsidRPr="00223AF5">
        <w:t xml:space="preserve">  {</w:t>
      </w:r>
    </w:p>
    <w:p w:rsidR="00A62F7D" w:rsidRPr="00223AF5" w:rsidRDefault="00A62F7D" w:rsidP="00A62F7D">
      <w:pPr>
        <w:jc w:val="both"/>
      </w:pPr>
      <w:r w:rsidRPr="00223AF5">
        <w:t xml:space="preserve">    delay(500);</w:t>
      </w:r>
    </w:p>
    <w:p w:rsidR="00A62F7D" w:rsidRPr="00223AF5" w:rsidRDefault="00A62F7D" w:rsidP="00A62F7D">
      <w:pPr>
        <w:jc w:val="both"/>
      </w:pPr>
      <w:r w:rsidRPr="00223AF5">
        <w:t xml:space="preserve">    if ((StartTime+10000) &lt; millis()) break;</w:t>
      </w:r>
    </w:p>
    <w:p w:rsidR="00A62F7D" w:rsidRPr="00223AF5" w:rsidRDefault="00A62F7D" w:rsidP="00A62F7D">
      <w:pPr>
        <w:jc w:val="both"/>
      </w:pPr>
      <w:r w:rsidRPr="00223AF5">
        <w:t xml:space="preserve">  } 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  Serial.println("");</w:t>
      </w:r>
    </w:p>
    <w:p w:rsidR="00A62F7D" w:rsidRPr="00223AF5" w:rsidRDefault="00A62F7D" w:rsidP="00A62F7D">
      <w:pPr>
        <w:jc w:val="both"/>
      </w:pPr>
      <w:r w:rsidRPr="00223AF5">
        <w:t xml:space="preserve">  Serial.println("STAIP address: ");</w:t>
      </w:r>
    </w:p>
    <w:p w:rsidR="00A62F7D" w:rsidRPr="00223AF5" w:rsidRDefault="00A62F7D" w:rsidP="00A62F7D">
      <w:pPr>
        <w:jc w:val="both"/>
      </w:pPr>
      <w:r w:rsidRPr="00223AF5">
        <w:t xml:space="preserve">  Serial.println(WiFi.localIP());</w:t>
      </w:r>
    </w:p>
    <w:p w:rsidR="00A62F7D" w:rsidRPr="00223AF5" w:rsidRDefault="00A62F7D" w:rsidP="00A62F7D">
      <w:pPr>
        <w:jc w:val="both"/>
      </w:pPr>
      <w:r w:rsidRPr="00223AF5">
        <w:t xml:space="preserve">  Serial.println("");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  if (WiFi.status() != WL_CONNECTED) {</w:t>
      </w:r>
    </w:p>
    <w:p w:rsidR="00A62F7D" w:rsidRPr="00223AF5" w:rsidRDefault="00A62F7D" w:rsidP="00A62F7D">
      <w:pPr>
        <w:jc w:val="both"/>
      </w:pPr>
      <w:r w:rsidRPr="00223AF5">
        <w:t xml:space="preserve">    Serial.println("Reset");</w:t>
      </w:r>
    </w:p>
    <w:p w:rsidR="00A62F7D" w:rsidRPr="00223AF5" w:rsidRDefault="00A62F7D" w:rsidP="00A62F7D">
      <w:pPr>
        <w:jc w:val="both"/>
      </w:pPr>
      <w:r w:rsidRPr="00223AF5">
        <w:t xml:space="preserve">    </w:t>
      </w:r>
    </w:p>
    <w:p w:rsidR="00A62F7D" w:rsidRPr="00223AF5" w:rsidRDefault="00A62F7D" w:rsidP="00A62F7D">
      <w:pPr>
        <w:jc w:val="both"/>
      </w:pPr>
      <w:r w:rsidRPr="00223AF5">
        <w:t xml:space="preserve">    ledcAttachPin(4, 3);</w:t>
      </w:r>
    </w:p>
    <w:p w:rsidR="00A62F7D" w:rsidRPr="00223AF5" w:rsidRDefault="00A62F7D" w:rsidP="00A62F7D">
      <w:pPr>
        <w:jc w:val="both"/>
      </w:pPr>
      <w:r w:rsidRPr="00223AF5">
        <w:t xml:space="preserve">    ledcSetup(3, 5000, 8);</w:t>
      </w:r>
    </w:p>
    <w:p w:rsidR="00A62F7D" w:rsidRPr="00223AF5" w:rsidRDefault="00A62F7D" w:rsidP="00A62F7D">
      <w:pPr>
        <w:jc w:val="both"/>
      </w:pPr>
      <w:r w:rsidRPr="00223AF5">
        <w:t xml:space="preserve">    ledcWrite(3,10);</w:t>
      </w:r>
    </w:p>
    <w:p w:rsidR="00A62F7D" w:rsidRPr="00223AF5" w:rsidRDefault="00A62F7D" w:rsidP="00A62F7D">
      <w:pPr>
        <w:jc w:val="both"/>
      </w:pPr>
      <w:r w:rsidRPr="00223AF5">
        <w:t xml:space="preserve">    delay(200);</w:t>
      </w:r>
    </w:p>
    <w:p w:rsidR="00A62F7D" w:rsidRPr="00223AF5" w:rsidRDefault="00A62F7D" w:rsidP="00A62F7D">
      <w:pPr>
        <w:jc w:val="both"/>
      </w:pPr>
      <w:r w:rsidRPr="00223AF5">
        <w:t xml:space="preserve">    ledcWrite(3,0);</w:t>
      </w:r>
    </w:p>
    <w:p w:rsidR="00A62F7D" w:rsidRPr="00223AF5" w:rsidRDefault="00A62F7D" w:rsidP="00A62F7D">
      <w:pPr>
        <w:jc w:val="both"/>
      </w:pPr>
      <w:r w:rsidRPr="00223AF5">
        <w:t xml:space="preserve">    delay(200);    </w:t>
      </w:r>
    </w:p>
    <w:p w:rsidR="00A62F7D" w:rsidRPr="00223AF5" w:rsidRDefault="00A62F7D" w:rsidP="00A62F7D">
      <w:pPr>
        <w:jc w:val="both"/>
      </w:pPr>
      <w:r w:rsidRPr="00223AF5">
        <w:t xml:space="preserve">    ledcDetachPin(3);</w:t>
      </w:r>
    </w:p>
    <w:p w:rsidR="00A62F7D" w:rsidRPr="00223AF5" w:rsidRDefault="00A62F7D" w:rsidP="00A62F7D">
      <w:pPr>
        <w:jc w:val="both"/>
      </w:pPr>
      <w:r w:rsidRPr="00223AF5">
        <w:t xml:space="preserve">    delay(1000);</w:t>
      </w:r>
    </w:p>
    <w:p w:rsidR="00A62F7D" w:rsidRPr="00223AF5" w:rsidRDefault="00A62F7D" w:rsidP="00A62F7D">
      <w:pPr>
        <w:jc w:val="both"/>
      </w:pPr>
      <w:r w:rsidRPr="00223AF5">
        <w:t xml:space="preserve">    ESP.restart();</w:t>
      </w:r>
    </w:p>
    <w:p w:rsidR="00A62F7D" w:rsidRPr="00223AF5" w:rsidRDefault="00A62F7D" w:rsidP="00A62F7D">
      <w:pPr>
        <w:jc w:val="both"/>
      </w:pPr>
      <w:r w:rsidRPr="00223AF5">
        <w:t xml:space="preserve">  }</w:t>
      </w:r>
    </w:p>
    <w:p w:rsidR="00A62F7D" w:rsidRPr="00223AF5" w:rsidRDefault="00A62F7D" w:rsidP="00A62F7D">
      <w:pPr>
        <w:jc w:val="both"/>
      </w:pPr>
      <w:r w:rsidRPr="00223AF5">
        <w:t xml:space="preserve">  else </w:t>
      </w:r>
    </w:p>
    <w:p w:rsidR="00A62F7D" w:rsidRPr="00223AF5" w:rsidRDefault="00A62F7D" w:rsidP="00A62F7D">
      <w:pPr>
        <w:jc w:val="both"/>
      </w:pPr>
      <w:r w:rsidRPr="00223AF5">
        <w:t xml:space="preserve">  {</w:t>
      </w:r>
    </w:p>
    <w:p w:rsidR="00A62F7D" w:rsidRPr="00223AF5" w:rsidRDefault="00A62F7D" w:rsidP="00A62F7D">
      <w:pPr>
        <w:jc w:val="both"/>
      </w:pPr>
      <w:r w:rsidRPr="00223AF5">
        <w:t xml:space="preserve">    ledcAttachPin(4, 3);</w:t>
      </w:r>
    </w:p>
    <w:p w:rsidR="00A62F7D" w:rsidRPr="00223AF5" w:rsidRDefault="00A62F7D" w:rsidP="00A62F7D">
      <w:pPr>
        <w:jc w:val="both"/>
      </w:pPr>
      <w:r w:rsidRPr="00223AF5">
        <w:t xml:space="preserve">    ledcSetup(3, 5000, 8);</w:t>
      </w:r>
    </w:p>
    <w:p w:rsidR="00A62F7D" w:rsidRPr="00223AF5" w:rsidRDefault="00A62F7D" w:rsidP="00A62F7D">
      <w:pPr>
        <w:jc w:val="both"/>
      </w:pPr>
      <w:r w:rsidRPr="00223AF5">
        <w:t xml:space="preserve">    for (int i=0;i&lt;5;i++) {</w:t>
      </w:r>
    </w:p>
    <w:p w:rsidR="00A62F7D" w:rsidRPr="00223AF5" w:rsidRDefault="00A62F7D" w:rsidP="00A62F7D">
      <w:pPr>
        <w:jc w:val="both"/>
      </w:pPr>
      <w:r w:rsidRPr="00223AF5">
        <w:t xml:space="preserve">      ledcWrite(3,10);</w:t>
      </w:r>
    </w:p>
    <w:p w:rsidR="00A62F7D" w:rsidRPr="00223AF5" w:rsidRDefault="00A62F7D" w:rsidP="00A62F7D">
      <w:pPr>
        <w:jc w:val="both"/>
      </w:pPr>
      <w:r w:rsidRPr="00223AF5">
        <w:t xml:space="preserve">      delay(200);</w:t>
      </w:r>
    </w:p>
    <w:p w:rsidR="00A62F7D" w:rsidRPr="00223AF5" w:rsidRDefault="00A62F7D" w:rsidP="00A62F7D">
      <w:pPr>
        <w:jc w:val="both"/>
      </w:pPr>
      <w:r w:rsidRPr="00223AF5">
        <w:t xml:space="preserve">      ledcWrite(3,0);</w:t>
      </w:r>
    </w:p>
    <w:p w:rsidR="00A62F7D" w:rsidRPr="00223AF5" w:rsidRDefault="00A62F7D" w:rsidP="00A62F7D">
      <w:pPr>
        <w:jc w:val="both"/>
      </w:pPr>
      <w:r w:rsidRPr="00223AF5">
        <w:t xml:space="preserve">      delay(200);    </w:t>
      </w:r>
    </w:p>
    <w:p w:rsidR="00A62F7D" w:rsidRPr="00223AF5" w:rsidRDefault="00A62F7D" w:rsidP="00A62F7D">
      <w:pPr>
        <w:jc w:val="both"/>
      </w:pPr>
      <w:r w:rsidRPr="00223AF5">
        <w:t xml:space="preserve">    }</w:t>
      </w:r>
    </w:p>
    <w:p w:rsidR="00A62F7D" w:rsidRPr="00223AF5" w:rsidRDefault="00A62F7D" w:rsidP="00A62F7D">
      <w:pPr>
        <w:jc w:val="both"/>
      </w:pPr>
      <w:r w:rsidRPr="00223AF5">
        <w:t xml:space="preserve">    ledcDetachPin(3);      </w:t>
      </w:r>
    </w:p>
    <w:p w:rsidR="00A62F7D" w:rsidRPr="00223AF5" w:rsidRDefault="00A62F7D" w:rsidP="00A62F7D">
      <w:pPr>
        <w:jc w:val="both"/>
      </w:pPr>
      <w:r w:rsidRPr="00223AF5">
        <w:t xml:space="preserve">  }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  camera_config_t config;</w:t>
      </w:r>
    </w:p>
    <w:p w:rsidR="00A62F7D" w:rsidRPr="00223AF5" w:rsidRDefault="00A62F7D" w:rsidP="00A62F7D">
      <w:pPr>
        <w:jc w:val="both"/>
      </w:pPr>
      <w:r w:rsidRPr="00223AF5">
        <w:t xml:space="preserve">  config.ledc_channel = LEDC_CHANNEL_0;</w:t>
      </w:r>
    </w:p>
    <w:p w:rsidR="00A62F7D" w:rsidRPr="00223AF5" w:rsidRDefault="00A62F7D" w:rsidP="00A62F7D">
      <w:pPr>
        <w:jc w:val="both"/>
      </w:pPr>
      <w:r w:rsidRPr="00223AF5">
        <w:t xml:space="preserve">  config.ledc_timer = LEDC_TIMER_0;</w:t>
      </w:r>
    </w:p>
    <w:p w:rsidR="00A62F7D" w:rsidRPr="00223AF5" w:rsidRDefault="00A62F7D" w:rsidP="00A62F7D">
      <w:pPr>
        <w:jc w:val="both"/>
      </w:pPr>
      <w:r w:rsidRPr="00223AF5">
        <w:t xml:space="preserve">  config.pin_d0 = Y2_GPIO_NUM;</w:t>
      </w:r>
    </w:p>
    <w:p w:rsidR="00A62F7D" w:rsidRPr="00223AF5" w:rsidRDefault="00A62F7D" w:rsidP="00A62F7D">
      <w:pPr>
        <w:jc w:val="both"/>
      </w:pPr>
      <w:r w:rsidRPr="00223AF5">
        <w:t xml:space="preserve">  config.pin_d1 = Y3_GPIO_NUM;</w:t>
      </w:r>
    </w:p>
    <w:p w:rsidR="00A62F7D" w:rsidRPr="00223AF5" w:rsidRDefault="00A62F7D" w:rsidP="00A62F7D">
      <w:pPr>
        <w:jc w:val="both"/>
      </w:pPr>
      <w:r w:rsidRPr="00223AF5">
        <w:t xml:space="preserve">  config.pin_d2 = Y4_GPIO_NUM;</w:t>
      </w:r>
    </w:p>
    <w:p w:rsidR="00A62F7D" w:rsidRPr="00223AF5" w:rsidRDefault="00A62F7D" w:rsidP="00A62F7D">
      <w:pPr>
        <w:jc w:val="both"/>
      </w:pPr>
      <w:r w:rsidRPr="00223AF5">
        <w:t xml:space="preserve">  config.pin_d3 = Y5_GPIO_NUM;</w:t>
      </w:r>
    </w:p>
    <w:p w:rsidR="00A62F7D" w:rsidRPr="00223AF5" w:rsidRDefault="00A62F7D" w:rsidP="00A62F7D">
      <w:pPr>
        <w:jc w:val="both"/>
      </w:pPr>
      <w:r w:rsidRPr="00223AF5">
        <w:t xml:space="preserve">  config.pin_d4 = Y6_GPIO_NUM;</w:t>
      </w:r>
    </w:p>
    <w:p w:rsidR="00A62F7D" w:rsidRPr="00223AF5" w:rsidRDefault="00A62F7D" w:rsidP="00A62F7D">
      <w:pPr>
        <w:jc w:val="both"/>
      </w:pPr>
      <w:r w:rsidRPr="00223AF5">
        <w:t xml:space="preserve">  config.pin_d5 = Y7_GPIO_NUM;</w:t>
      </w:r>
    </w:p>
    <w:p w:rsidR="00A62F7D" w:rsidRPr="00223AF5" w:rsidRDefault="00A62F7D" w:rsidP="00A62F7D">
      <w:pPr>
        <w:jc w:val="both"/>
      </w:pPr>
      <w:r w:rsidRPr="00223AF5">
        <w:t xml:space="preserve">  config.pin_d6 = Y8_GPIO_NUM;</w:t>
      </w:r>
    </w:p>
    <w:p w:rsidR="00A62F7D" w:rsidRPr="00223AF5" w:rsidRDefault="00A62F7D" w:rsidP="00A62F7D">
      <w:pPr>
        <w:jc w:val="both"/>
      </w:pPr>
      <w:r w:rsidRPr="00223AF5">
        <w:t xml:space="preserve">  config.pin_d7 = Y9_GPIO_NUM;</w:t>
      </w:r>
    </w:p>
    <w:p w:rsidR="00A62F7D" w:rsidRPr="00223AF5" w:rsidRDefault="00A62F7D" w:rsidP="00A62F7D">
      <w:pPr>
        <w:jc w:val="both"/>
      </w:pPr>
      <w:r w:rsidRPr="00223AF5">
        <w:t xml:space="preserve">  config.pin_xclk = XCLK_GPIO_NUM;</w:t>
      </w:r>
    </w:p>
    <w:p w:rsidR="00A62F7D" w:rsidRPr="00223AF5" w:rsidRDefault="00A62F7D" w:rsidP="00A62F7D">
      <w:pPr>
        <w:jc w:val="both"/>
      </w:pPr>
      <w:r w:rsidRPr="00223AF5">
        <w:t xml:space="preserve">  config.pin_pclk = PCLK_GPIO_NUM;</w:t>
      </w:r>
    </w:p>
    <w:p w:rsidR="00A62F7D" w:rsidRPr="00223AF5" w:rsidRDefault="00A62F7D" w:rsidP="00A62F7D">
      <w:pPr>
        <w:jc w:val="both"/>
      </w:pPr>
      <w:r w:rsidRPr="00223AF5">
        <w:t xml:space="preserve">  config.pin_vsync = VSYNC_GPIO_NUM;</w:t>
      </w:r>
    </w:p>
    <w:p w:rsidR="00A62F7D" w:rsidRPr="00223AF5" w:rsidRDefault="00A62F7D" w:rsidP="00A62F7D">
      <w:pPr>
        <w:jc w:val="both"/>
      </w:pPr>
      <w:r w:rsidRPr="00223AF5">
        <w:t xml:space="preserve">  config.pin_href = HREF_GPIO_NUM;</w:t>
      </w:r>
    </w:p>
    <w:p w:rsidR="00A62F7D" w:rsidRPr="00223AF5" w:rsidRDefault="00A62F7D" w:rsidP="00A62F7D">
      <w:pPr>
        <w:jc w:val="both"/>
      </w:pPr>
      <w:r w:rsidRPr="00223AF5">
        <w:t xml:space="preserve">  config.pin_sscb_sda = SIOD_GPIO_NUM;</w:t>
      </w:r>
    </w:p>
    <w:p w:rsidR="00A62F7D" w:rsidRPr="00223AF5" w:rsidRDefault="00A62F7D" w:rsidP="00A62F7D">
      <w:pPr>
        <w:jc w:val="both"/>
      </w:pPr>
      <w:r w:rsidRPr="00223AF5">
        <w:t xml:space="preserve">  config.pin_sscb_scl = SIOC_GPIO_NUM;</w:t>
      </w:r>
    </w:p>
    <w:p w:rsidR="00A62F7D" w:rsidRPr="00223AF5" w:rsidRDefault="00A62F7D" w:rsidP="00A62F7D">
      <w:pPr>
        <w:jc w:val="both"/>
      </w:pPr>
      <w:r w:rsidRPr="00223AF5">
        <w:t xml:space="preserve">  config.pin_pwdn = PWDN_GPIO_NUM;</w:t>
      </w:r>
    </w:p>
    <w:p w:rsidR="00A62F7D" w:rsidRPr="00223AF5" w:rsidRDefault="00A62F7D" w:rsidP="00A62F7D">
      <w:pPr>
        <w:jc w:val="both"/>
      </w:pPr>
      <w:r w:rsidRPr="00223AF5">
        <w:t xml:space="preserve">  config.pin_reset = RESET_GPIO_NUM;</w:t>
      </w:r>
    </w:p>
    <w:p w:rsidR="00A62F7D" w:rsidRPr="00223AF5" w:rsidRDefault="00A62F7D" w:rsidP="00A62F7D">
      <w:pPr>
        <w:jc w:val="both"/>
      </w:pPr>
      <w:r w:rsidRPr="00223AF5">
        <w:t xml:space="preserve">  config.xclk_freq_hz = 20000000;</w:t>
      </w:r>
    </w:p>
    <w:p w:rsidR="00A62F7D" w:rsidRPr="00223AF5" w:rsidRDefault="00A62F7D" w:rsidP="00A62F7D">
      <w:pPr>
        <w:jc w:val="both"/>
      </w:pPr>
      <w:r w:rsidRPr="00223AF5">
        <w:t xml:space="preserve">  config.pixel_format = PIXFORMAT_JPEG;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  if(psramFound())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  config.frame_size = FRAMESIZE_VGA;</w:t>
      </w:r>
    </w:p>
    <w:p w:rsidR="00A62F7D" w:rsidRPr="00223AF5" w:rsidRDefault="00A62F7D" w:rsidP="00A62F7D">
      <w:pPr>
        <w:jc w:val="both"/>
      </w:pPr>
      <w:r w:rsidRPr="00223AF5">
        <w:t xml:space="preserve">    config.jpeg_quality = 10;  //0-63 lower number means higher quality</w:t>
      </w:r>
    </w:p>
    <w:p w:rsidR="00A62F7D" w:rsidRPr="00223AF5" w:rsidRDefault="00A62F7D" w:rsidP="00A62F7D">
      <w:pPr>
        <w:jc w:val="both"/>
      </w:pPr>
      <w:r w:rsidRPr="00223AF5">
        <w:t xml:space="preserve">    config.fb_count = 2;</w:t>
      </w:r>
    </w:p>
    <w:p w:rsidR="00A62F7D" w:rsidRPr="00223AF5" w:rsidRDefault="00A62F7D" w:rsidP="00A62F7D">
      <w:pPr>
        <w:jc w:val="both"/>
      </w:pPr>
      <w:r w:rsidRPr="00223AF5">
        <w:t xml:space="preserve">  } </w:t>
      </w:r>
    </w:p>
    <w:p w:rsidR="00A62F7D" w:rsidRPr="00223AF5" w:rsidRDefault="00A62F7D" w:rsidP="00A62F7D">
      <w:pPr>
        <w:jc w:val="both"/>
      </w:pPr>
      <w:r w:rsidRPr="00223AF5">
        <w:t xml:space="preserve">else 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  config.frame_size = FRAMESIZE_QQVGA;</w:t>
      </w:r>
    </w:p>
    <w:p w:rsidR="00A62F7D" w:rsidRPr="00223AF5" w:rsidRDefault="00A62F7D" w:rsidP="00A62F7D">
      <w:pPr>
        <w:jc w:val="both"/>
      </w:pPr>
      <w:r w:rsidRPr="00223AF5">
        <w:t xml:space="preserve">    config.jpeg_quality = 12;  //0-63 lower number means higher quality</w:t>
      </w:r>
    </w:p>
    <w:p w:rsidR="00A62F7D" w:rsidRPr="00223AF5" w:rsidRDefault="00A62F7D" w:rsidP="00A62F7D">
      <w:pPr>
        <w:jc w:val="both"/>
      </w:pPr>
      <w:r w:rsidRPr="00223AF5">
        <w:t xml:space="preserve">    config.fb_count = 1;</w:t>
      </w:r>
    </w:p>
    <w:p w:rsidR="00A62F7D" w:rsidRPr="00223AF5" w:rsidRDefault="00A62F7D" w:rsidP="00A62F7D">
      <w:pPr>
        <w:jc w:val="both"/>
      </w:pPr>
      <w:r w:rsidRPr="00223AF5">
        <w:t xml:space="preserve">  }</w:t>
      </w:r>
    </w:p>
    <w:p w:rsidR="00A62F7D" w:rsidRPr="00223AF5" w:rsidRDefault="00A62F7D" w:rsidP="00A62F7D">
      <w:pPr>
        <w:jc w:val="both"/>
      </w:pPr>
      <w:r w:rsidRPr="00223AF5">
        <w:t xml:space="preserve">  </w:t>
      </w:r>
    </w:p>
    <w:p w:rsidR="00A62F7D" w:rsidRPr="00223AF5" w:rsidRDefault="00A62F7D" w:rsidP="00A62F7D">
      <w:pPr>
        <w:jc w:val="both"/>
      </w:pPr>
      <w:r w:rsidRPr="00223AF5">
        <w:t xml:space="preserve">  // camera init</w:t>
      </w:r>
    </w:p>
    <w:p w:rsidR="00A62F7D" w:rsidRPr="00223AF5" w:rsidRDefault="00A62F7D" w:rsidP="00A62F7D">
      <w:pPr>
        <w:jc w:val="both"/>
      </w:pPr>
      <w:r w:rsidRPr="00223AF5">
        <w:t xml:space="preserve">  esp_err_t err = esp_camera_init(&amp;config);</w:t>
      </w:r>
    </w:p>
    <w:p w:rsidR="00A62F7D" w:rsidRPr="00223AF5" w:rsidRDefault="00A62F7D" w:rsidP="00A62F7D">
      <w:pPr>
        <w:jc w:val="both"/>
      </w:pPr>
      <w:r w:rsidRPr="00223AF5">
        <w:t xml:space="preserve">  if (err != ESP_OK) 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  Serial.printf("Camera init failed with error 0x%x", err);</w:t>
      </w:r>
    </w:p>
    <w:p w:rsidR="00A62F7D" w:rsidRPr="00223AF5" w:rsidRDefault="00A62F7D" w:rsidP="00A62F7D">
      <w:pPr>
        <w:jc w:val="both"/>
      </w:pPr>
      <w:r w:rsidRPr="00223AF5">
        <w:t xml:space="preserve">    delay(1000);</w:t>
      </w:r>
    </w:p>
    <w:p w:rsidR="00A62F7D" w:rsidRPr="00223AF5" w:rsidRDefault="00A62F7D" w:rsidP="00A62F7D">
      <w:pPr>
        <w:jc w:val="both"/>
      </w:pPr>
      <w:r w:rsidRPr="00223AF5">
        <w:t xml:space="preserve">    ESP.restart();</w:t>
      </w:r>
    </w:p>
    <w:p w:rsidR="00A62F7D" w:rsidRPr="00223AF5" w:rsidRDefault="00A62F7D" w:rsidP="00A62F7D">
      <w:pPr>
        <w:jc w:val="both"/>
      </w:pPr>
      <w:r w:rsidRPr="00223AF5">
        <w:t xml:space="preserve">  }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sensor_t * s = esp_camera_sensor_get();</w:t>
      </w:r>
    </w:p>
    <w:p w:rsidR="00A62F7D" w:rsidRPr="00223AF5" w:rsidRDefault="00A62F7D" w:rsidP="00A62F7D">
      <w:pPr>
        <w:jc w:val="both"/>
      </w:pPr>
      <w:r w:rsidRPr="00223AF5">
        <w:t xml:space="preserve"> s-&gt;set_framesize(s, FRAMESIZE_XGA);  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}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void loop()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</w:t>
      </w:r>
    </w:p>
    <w:p w:rsidR="00A62F7D" w:rsidRPr="00223AF5" w:rsidRDefault="00A62F7D" w:rsidP="00A62F7D">
      <w:pPr>
        <w:jc w:val="both"/>
      </w:pPr>
      <w:r w:rsidRPr="00223AF5">
        <w:t xml:space="preserve">  pinMode(gpioPIR, INPUT_PULLUP);</w:t>
      </w:r>
    </w:p>
    <w:p w:rsidR="00A62F7D" w:rsidRPr="00223AF5" w:rsidRDefault="00A62F7D" w:rsidP="00A62F7D">
      <w:pPr>
        <w:jc w:val="both"/>
      </w:pPr>
      <w:r w:rsidRPr="00223AF5">
        <w:t xml:space="preserve">  int v = digitalRead(gpioPIR);</w:t>
      </w:r>
    </w:p>
    <w:p w:rsidR="00A62F7D" w:rsidRPr="00223AF5" w:rsidRDefault="00A62F7D" w:rsidP="00A62F7D">
      <w:pPr>
        <w:jc w:val="both"/>
      </w:pPr>
      <w:r w:rsidRPr="00223AF5">
        <w:t xml:space="preserve">  Serial.println(v);</w:t>
      </w:r>
    </w:p>
    <w:p w:rsidR="00A62F7D" w:rsidRPr="00223AF5" w:rsidRDefault="00A62F7D" w:rsidP="00A62F7D">
      <w:pPr>
        <w:jc w:val="both"/>
      </w:pPr>
      <w:r w:rsidRPr="00223AF5">
        <w:t xml:space="preserve">  if (v==1)</w:t>
      </w:r>
    </w:p>
    <w:p w:rsidR="00A62F7D" w:rsidRPr="00223AF5" w:rsidRDefault="00A62F7D" w:rsidP="00A62F7D">
      <w:pPr>
        <w:jc w:val="both"/>
      </w:pPr>
      <w:r w:rsidRPr="00223AF5">
        <w:t xml:space="preserve">  {</w:t>
      </w:r>
    </w:p>
    <w:p w:rsidR="00A62F7D" w:rsidRPr="00223AF5" w:rsidRDefault="00A62F7D" w:rsidP="00A62F7D">
      <w:pPr>
        <w:jc w:val="both"/>
      </w:pPr>
      <w:r w:rsidRPr="00223AF5">
        <w:t xml:space="preserve">    alerts2Telegram(token, chat_id);</w:t>
      </w:r>
    </w:p>
    <w:p w:rsidR="00A62F7D" w:rsidRPr="00223AF5" w:rsidRDefault="00A62F7D" w:rsidP="00A62F7D">
      <w:pPr>
        <w:jc w:val="both"/>
      </w:pPr>
      <w:r w:rsidRPr="00223AF5">
        <w:t xml:space="preserve">    delay(10000); </w:t>
      </w:r>
    </w:p>
    <w:p w:rsidR="00A62F7D" w:rsidRPr="00223AF5" w:rsidRDefault="00A62F7D" w:rsidP="00A62F7D">
      <w:pPr>
        <w:jc w:val="both"/>
      </w:pPr>
      <w:r w:rsidRPr="00223AF5">
        <w:t xml:space="preserve">  }</w:t>
      </w:r>
    </w:p>
    <w:p w:rsidR="00A62F7D" w:rsidRPr="00223AF5" w:rsidRDefault="00A62F7D" w:rsidP="00A62F7D">
      <w:pPr>
        <w:jc w:val="both"/>
      </w:pPr>
      <w:r w:rsidRPr="00223AF5">
        <w:t xml:space="preserve">  delay(1000);  </w:t>
      </w:r>
    </w:p>
    <w:p w:rsidR="00A62F7D" w:rsidRPr="00223AF5" w:rsidRDefault="00A62F7D" w:rsidP="00A62F7D">
      <w:pPr>
        <w:jc w:val="both"/>
      </w:pPr>
      <w:r w:rsidRPr="00223AF5">
        <w:t xml:space="preserve">  </w:t>
      </w:r>
    </w:p>
    <w:p w:rsidR="00A62F7D" w:rsidRPr="00223AF5" w:rsidRDefault="00A62F7D" w:rsidP="00A62F7D">
      <w:pPr>
        <w:jc w:val="both"/>
      </w:pPr>
      <w:r w:rsidRPr="00223AF5">
        <w:t>}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String alerts2Telegram(String token, String chat_id) 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const char* myDomain = "api.telegram.org";</w:t>
      </w:r>
    </w:p>
    <w:p w:rsidR="00A62F7D" w:rsidRPr="00223AF5" w:rsidRDefault="00A62F7D" w:rsidP="00A62F7D">
      <w:pPr>
        <w:jc w:val="both"/>
      </w:pPr>
      <w:r w:rsidRPr="00223AF5">
        <w:t xml:space="preserve">  String getAll="", getBody = "";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  camera_fb_t * fb = NULL;</w:t>
      </w:r>
    </w:p>
    <w:p w:rsidR="00A62F7D" w:rsidRPr="00223AF5" w:rsidRDefault="00A62F7D" w:rsidP="00A62F7D">
      <w:pPr>
        <w:jc w:val="both"/>
      </w:pPr>
      <w:r w:rsidRPr="00223AF5">
        <w:t xml:space="preserve">  fb = esp_camera_fb_get();  </w:t>
      </w:r>
    </w:p>
    <w:p w:rsidR="00A62F7D" w:rsidRPr="00223AF5" w:rsidRDefault="00A62F7D" w:rsidP="00A62F7D">
      <w:pPr>
        <w:jc w:val="both"/>
      </w:pPr>
      <w:r w:rsidRPr="00223AF5">
        <w:t xml:space="preserve">  if(!fb) 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  Serial.println("Camera capture failed");</w:t>
      </w:r>
    </w:p>
    <w:p w:rsidR="00A62F7D" w:rsidRPr="00223AF5" w:rsidRDefault="00A62F7D" w:rsidP="00A62F7D">
      <w:pPr>
        <w:jc w:val="both"/>
      </w:pPr>
      <w:r w:rsidRPr="00223AF5">
        <w:t xml:space="preserve">    delay(1000);</w:t>
      </w:r>
    </w:p>
    <w:p w:rsidR="00A62F7D" w:rsidRPr="00223AF5" w:rsidRDefault="00A62F7D" w:rsidP="00A62F7D">
      <w:pPr>
        <w:jc w:val="both"/>
      </w:pPr>
      <w:r w:rsidRPr="00223AF5">
        <w:t xml:space="preserve">    ESP.restart();</w:t>
      </w:r>
    </w:p>
    <w:p w:rsidR="00A62F7D" w:rsidRPr="00223AF5" w:rsidRDefault="00A62F7D" w:rsidP="00A62F7D">
      <w:pPr>
        <w:jc w:val="both"/>
      </w:pPr>
      <w:r w:rsidRPr="00223AF5">
        <w:t xml:space="preserve">    return "Camera capture failed";</w:t>
      </w:r>
    </w:p>
    <w:p w:rsidR="00A62F7D" w:rsidRPr="00223AF5" w:rsidRDefault="00A62F7D" w:rsidP="00A62F7D">
      <w:pPr>
        <w:jc w:val="both"/>
      </w:pPr>
      <w:r w:rsidRPr="00223AF5">
        <w:t xml:space="preserve">  }  </w:t>
      </w:r>
    </w:p>
    <w:p w:rsidR="00A62F7D" w:rsidRPr="00223AF5" w:rsidRDefault="00A62F7D" w:rsidP="00A62F7D">
      <w:pPr>
        <w:jc w:val="both"/>
      </w:pPr>
      <w:r w:rsidRPr="00223AF5">
        <w:t xml:space="preserve">  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>WiFiClientSecure client_tcp;</w:t>
      </w:r>
    </w:p>
    <w:p w:rsidR="00A62F7D" w:rsidRPr="00223AF5" w:rsidRDefault="00A62F7D" w:rsidP="00A62F7D">
      <w:pPr>
        <w:jc w:val="both"/>
      </w:pPr>
      <w:r w:rsidRPr="00223AF5">
        <w:t xml:space="preserve">  </w:t>
      </w:r>
    </w:p>
    <w:p w:rsidR="00A62F7D" w:rsidRPr="00223AF5" w:rsidRDefault="00A62F7D" w:rsidP="00A62F7D">
      <w:pPr>
        <w:jc w:val="both"/>
      </w:pPr>
      <w:r w:rsidRPr="00223AF5">
        <w:t xml:space="preserve">  if (client_tcp.connect(myDomain, 443)) 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  Serial.println("Connected to " + String(myDomain));</w:t>
      </w:r>
    </w:p>
    <w:p w:rsidR="00A62F7D" w:rsidRPr="00223AF5" w:rsidRDefault="00A62F7D" w:rsidP="00A62F7D">
      <w:pPr>
        <w:jc w:val="both"/>
      </w:pPr>
      <w:r w:rsidRPr="00223AF5">
        <w:t xml:space="preserve">    </w:t>
      </w:r>
    </w:p>
    <w:p w:rsidR="00A62F7D" w:rsidRPr="00223AF5" w:rsidRDefault="00A62F7D" w:rsidP="00223AF5">
      <w:pPr>
        <w:ind w:left="270" w:hanging="270"/>
        <w:jc w:val="both"/>
      </w:pPr>
      <w:r w:rsidRPr="00223AF5">
        <w:t xml:space="preserve">    String head = "--India\r\nContent-Disposition: form-data; name=\"chat_id\"; \r\n\r\n" + chat_id + "\r\n--India\r\nContent-Disposition: form-data; name=\"photo\"; filename=\"esp32-cam.jpg\"\r\nContent-Type: image/jpeg\r\n\r\n";</w:t>
      </w:r>
    </w:p>
    <w:p w:rsidR="00A62F7D" w:rsidRPr="00223AF5" w:rsidRDefault="00A62F7D" w:rsidP="00A62F7D">
      <w:pPr>
        <w:jc w:val="both"/>
      </w:pPr>
      <w:r w:rsidRPr="00223AF5">
        <w:t xml:space="preserve">    String tail = "\r\n--India--\r\n";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    uint16_t imageLen = fb-&gt;len;</w:t>
      </w:r>
    </w:p>
    <w:p w:rsidR="00A62F7D" w:rsidRPr="00223AF5" w:rsidRDefault="00A62F7D" w:rsidP="00A62F7D">
      <w:pPr>
        <w:jc w:val="both"/>
      </w:pPr>
      <w:r w:rsidRPr="00223AF5">
        <w:t xml:space="preserve">    uint16_t extraLen = head.length() + tail.length();</w:t>
      </w:r>
    </w:p>
    <w:p w:rsidR="00A62F7D" w:rsidRPr="00223AF5" w:rsidRDefault="00A62F7D" w:rsidP="00A62F7D">
      <w:pPr>
        <w:jc w:val="both"/>
      </w:pPr>
      <w:r w:rsidRPr="00223AF5">
        <w:t xml:space="preserve">    uint16_t totalLen = imageLen + extraLen;</w:t>
      </w:r>
    </w:p>
    <w:p w:rsidR="00A62F7D" w:rsidRPr="00223AF5" w:rsidRDefault="00A62F7D" w:rsidP="00A62F7D">
      <w:pPr>
        <w:jc w:val="both"/>
      </w:pPr>
      <w:r w:rsidRPr="00223AF5">
        <w:t xml:space="preserve">  </w:t>
      </w:r>
    </w:p>
    <w:p w:rsidR="00A62F7D" w:rsidRPr="00223AF5" w:rsidRDefault="00A62F7D" w:rsidP="00A62F7D">
      <w:pPr>
        <w:jc w:val="both"/>
      </w:pPr>
      <w:r w:rsidRPr="00223AF5">
        <w:t xml:space="preserve">    client_tcp.println("POST /bot"+token+"/sendPhoto HTTP/1.1");</w:t>
      </w:r>
    </w:p>
    <w:p w:rsidR="00A62F7D" w:rsidRPr="00223AF5" w:rsidRDefault="00A62F7D" w:rsidP="00A62F7D">
      <w:pPr>
        <w:jc w:val="both"/>
      </w:pPr>
      <w:r w:rsidRPr="00223AF5">
        <w:t xml:space="preserve">    client_tcp.println("Host: " + String(myDomain));</w:t>
      </w:r>
    </w:p>
    <w:p w:rsidR="00A62F7D" w:rsidRPr="00223AF5" w:rsidRDefault="00A62F7D" w:rsidP="00A62F7D">
      <w:pPr>
        <w:jc w:val="both"/>
      </w:pPr>
      <w:r w:rsidRPr="00223AF5">
        <w:t xml:space="preserve">    client_tcp.println("Content-Length: " + String(totalLen));</w:t>
      </w:r>
    </w:p>
    <w:p w:rsidR="00A62F7D" w:rsidRPr="00223AF5" w:rsidRDefault="00A62F7D" w:rsidP="00A62F7D">
      <w:pPr>
        <w:jc w:val="both"/>
      </w:pPr>
      <w:r w:rsidRPr="00223AF5">
        <w:t xml:space="preserve">    client_tcp.println("Content-Type: multipart/form-data; boundary=India");</w:t>
      </w:r>
    </w:p>
    <w:p w:rsidR="00A62F7D" w:rsidRPr="00223AF5" w:rsidRDefault="00A62F7D" w:rsidP="00A62F7D">
      <w:pPr>
        <w:jc w:val="both"/>
      </w:pPr>
      <w:r w:rsidRPr="00223AF5">
        <w:t xml:space="preserve">    client_tcp.println();</w:t>
      </w:r>
    </w:p>
    <w:p w:rsidR="00A62F7D" w:rsidRPr="00223AF5" w:rsidRDefault="00A62F7D" w:rsidP="00A62F7D">
      <w:pPr>
        <w:jc w:val="both"/>
      </w:pPr>
      <w:r w:rsidRPr="00223AF5">
        <w:t xml:space="preserve">    client_tcp.print(head);</w:t>
      </w:r>
    </w:p>
    <w:p w:rsidR="00A62F7D" w:rsidRPr="00223AF5" w:rsidRDefault="00A62F7D" w:rsidP="00A62F7D">
      <w:pPr>
        <w:jc w:val="both"/>
      </w:pPr>
      <w:r w:rsidRPr="00223AF5">
        <w:t xml:space="preserve">  </w:t>
      </w:r>
    </w:p>
    <w:p w:rsidR="00A62F7D" w:rsidRPr="00223AF5" w:rsidRDefault="00A62F7D" w:rsidP="00A62F7D">
      <w:pPr>
        <w:jc w:val="both"/>
      </w:pPr>
      <w:r w:rsidRPr="00223AF5">
        <w:t xml:space="preserve">    uint8_t *fbBuf = fb-&gt;buf;</w:t>
      </w:r>
    </w:p>
    <w:p w:rsidR="00A62F7D" w:rsidRPr="00223AF5" w:rsidRDefault="00A62F7D" w:rsidP="00A62F7D">
      <w:pPr>
        <w:jc w:val="both"/>
      </w:pPr>
      <w:r w:rsidRPr="00223AF5">
        <w:t xml:space="preserve">    size_t fbLen = fb-&gt;len;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    for (size_t n=0;n&lt;fbLen;n=n+1024)</w:t>
      </w:r>
    </w:p>
    <w:p w:rsidR="00A62F7D" w:rsidRPr="00223AF5" w:rsidRDefault="00A62F7D" w:rsidP="00A62F7D">
      <w:pPr>
        <w:jc w:val="both"/>
      </w:pPr>
      <w:r w:rsidRPr="00223AF5">
        <w:t xml:space="preserve"> {</w:t>
      </w:r>
    </w:p>
    <w:p w:rsidR="00A62F7D" w:rsidRPr="00223AF5" w:rsidRDefault="00A62F7D" w:rsidP="00A62F7D">
      <w:pPr>
        <w:jc w:val="both"/>
      </w:pPr>
    </w:p>
    <w:p w:rsidR="00A62F7D" w:rsidRPr="00223AF5" w:rsidRDefault="00A62F7D" w:rsidP="00A62F7D">
      <w:pPr>
        <w:jc w:val="both"/>
      </w:pPr>
      <w:r w:rsidRPr="00223AF5">
        <w:t xml:space="preserve">      if (n+1024&lt;fbLen) 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      client_tcp.write(fbBuf, 1024);</w:t>
      </w:r>
    </w:p>
    <w:p w:rsidR="00A62F7D" w:rsidRPr="00223AF5" w:rsidRDefault="00A62F7D" w:rsidP="00A62F7D">
      <w:pPr>
        <w:jc w:val="both"/>
      </w:pPr>
      <w:r w:rsidRPr="00223AF5">
        <w:t xml:space="preserve">        fbBuf += 1024;</w:t>
      </w:r>
    </w:p>
    <w:p w:rsidR="00A62F7D" w:rsidRPr="00223AF5" w:rsidRDefault="00A62F7D" w:rsidP="00A62F7D">
      <w:pPr>
        <w:jc w:val="both"/>
      </w:pPr>
      <w:r w:rsidRPr="00223AF5">
        <w:t xml:space="preserve">      }</w:t>
      </w:r>
    </w:p>
    <w:p w:rsidR="00A62F7D" w:rsidRPr="00223AF5" w:rsidRDefault="00A62F7D" w:rsidP="00A62F7D">
      <w:pPr>
        <w:jc w:val="both"/>
      </w:pPr>
      <w:r w:rsidRPr="00223AF5">
        <w:t xml:space="preserve">      else if (fbLen%1024&gt;0) </w:t>
      </w:r>
    </w:p>
    <w:p w:rsidR="00A62F7D" w:rsidRPr="00223AF5" w:rsidRDefault="00A62F7D" w:rsidP="00A62F7D">
      <w:pPr>
        <w:jc w:val="both"/>
      </w:pPr>
      <w:r w:rsidRPr="00223AF5">
        <w:t>{</w:t>
      </w:r>
    </w:p>
    <w:p w:rsidR="00A62F7D" w:rsidRPr="00223AF5" w:rsidRDefault="00A62F7D" w:rsidP="00A62F7D">
      <w:pPr>
        <w:jc w:val="both"/>
      </w:pPr>
      <w:r w:rsidRPr="00223AF5">
        <w:t xml:space="preserve">        size_t remainder = fbLen%1024;</w:t>
      </w:r>
    </w:p>
    <w:p w:rsidR="00A62F7D" w:rsidRPr="00223AF5" w:rsidRDefault="00A62F7D" w:rsidP="00A62F7D">
      <w:pPr>
        <w:jc w:val="both"/>
      </w:pPr>
      <w:r w:rsidRPr="00223AF5">
        <w:t xml:space="preserve">        client_tcp.write(fbBuf, remainder);</w:t>
      </w:r>
    </w:p>
    <w:p w:rsidR="00A62F7D" w:rsidRPr="00223AF5" w:rsidRDefault="00A62F7D" w:rsidP="00A62F7D">
      <w:pPr>
        <w:jc w:val="both"/>
      </w:pPr>
      <w:r w:rsidRPr="00223AF5">
        <w:t xml:space="preserve">      }</w:t>
      </w:r>
    </w:p>
    <w:p w:rsidR="00A62F7D" w:rsidRPr="00223AF5" w:rsidRDefault="00A62F7D" w:rsidP="00A62F7D">
      <w:pPr>
        <w:jc w:val="both"/>
      </w:pPr>
      <w:r w:rsidRPr="00223AF5">
        <w:t xml:space="preserve">    }  </w:t>
      </w:r>
    </w:p>
    <w:p w:rsidR="00A62F7D" w:rsidRPr="00223AF5" w:rsidRDefault="00A62F7D" w:rsidP="00A62F7D">
      <w:pPr>
        <w:jc w:val="both"/>
      </w:pPr>
      <w:r w:rsidRPr="00223AF5">
        <w:t xml:space="preserve">    </w:t>
      </w:r>
    </w:p>
    <w:p w:rsidR="00A62F7D" w:rsidRPr="00223AF5" w:rsidRDefault="00A62F7D" w:rsidP="00A62F7D">
      <w:pPr>
        <w:jc w:val="both"/>
      </w:pPr>
      <w:r w:rsidRPr="00223AF5">
        <w:t xml:space="preserve">    client_tcp.print(tail);</w:t>
      </w:r>
    </w:p>
    <w:p w:rsidR="00A62F7D" w:rsidRPr="00223AF5" w:rsidRDefault="00A62F7D" w:rsidP="00A62F7D">
      <w:pPr>
        <w:jc w:val="both"/>
      </w:pPr>
      <w:r w:rsidRPr="00223AF5">
        <w:t xml:space="preserve">    </w:t>
      </w:r>
    </w:p>
    <w:p w:rsidR="00A62F7D" w:rsidRPr="00223AF5" w:rsidRDefault="00A62F7D" w:rsidP="00A62F7D">
      <w:pPr>
        <w:jc w:val="both"/>
      </w:pPr>
      <w:r w:rsidRPr="00223AF5">
        <w:t xml:space="preserve">    esp_camera_fb_return(fb);</w:t>
      </w:r>
    </w:p>
    <w:p w:rsidR="00A62F7D" w:rsidRPr="00223AF5" w:rsidRDefault="00A62F7D" w:rsidP="00A62F7D">
      <w:pPr>
        <w:jc w:val="both"/>
      </w:pPr>
      <w:r w:rsidRPr="00223AF5">
        <w:t xml:space="preserve">    </w:t>
      </w:r>
    </w:p>
    <w:p w:rsidR="00A62F7D" w:rsidRPr="00223AF5" w:rsidRDefault="00A62F7D" w:rsidP="00A62F7D">
      <w:pPr>
        <w:jc w:val="both"/>
      </w:pPr>
      <w:r w:rsidRPr="00223AF5">
        <w:t xml:space="preserve">    int waitTime = 10000;   // timeout 10 seconds</w:t>
      </w:r>
    </w:p>
    <w:p w:rsidR="00A62F7D" w:rsidRPr="00223AF5" w:rsidRDefault="00A62F7D" w:rsidP="00A62F7D">
      <w:pPr>
        <w:jc w:val="both"/>
      </w:pPr>
      <w:r w:rsidRPr="00223AF5">
        <w:t xml:space="preserve">    long startTime = millis();</w:t>
      </w:r>
    </w:p>
    <w:p w:rsidR="00A62F7D" w:rsidRPr="00223AF5" w:rsidRDefault="00A62F7D" w:rsidP="00A62F7D">
      <w:pPr>
        <w:jc w:val="both"/>
      </w:pPr>
      <w:r w:rsidRPr="00223AF5">
        <w:t xml:space="preserve">    boolean state = false;</w:t>
      </w:r>
    </w:p>
    <w:p w:rsidR="00A62F7D" w:rsidRPr="00223AF5" w:rsidRDefault="00A62F7D" w:rsidP="00A62F7D">
      <w:pPr>
        <w:jc w:val="both"/>
      </w:pPr>
      <w:r w:rsidRPr="00223AF5">
        <w:t xml:space="preserve">    </w:t>
      </w:r>
    </w:p>
    <w:p w:rsidR="00A62F7D" w:rsidRPr="00223AF5" w:rsidRDefault="00A62F7D" w:rsidP="00A62F7D">
      <w:pPr>
        <w:jc w:val="both"/>
      </w:pPr>
      <w:r w:rsidRPr="00223AF5">
        <w:t xml:space="preserve">    while ((startTime + waitTime) &gt; millis())</w:t>
      </w:r>
    </w:p>
    <w:p w:rsidR="00A62F7D" w:rsidRPr="00223AF5" w:rsidRDefault="00A62F7D" w:rsidP="00A62F7D">
      <w:pPr>
        <w:jc w:val="both"/>
      </w:pPr>
      <w:r w:rsidRPr="00223AF5">
        <w:t xml:space="preserve">    {</w:t>
      </w:r>
    </w:p>
    <w:p w:rsidR="00A62F7D" w:rsidRPr="00223AF5" w:rsidRDefault="00A62F7D" w:rsidP="00A62F7D">
      <w:pPr>
        <w:jc w:val="both"/>
      </w:pPr>
      <w:r w:rsidRPr="00223AF5">
        <w:t xml:space="preserve">      Serial.print(".");</w:t>
      </w:r>
    </w:p>
    <w:p w:rsidR="00A62F7D" w:rsidRPr="00223AF5" w:rsidRDefault="00A62F7D" w:rsidP="00A62F7D">
      <w:pPr>
        <w:jc w:val="both"/>
      </w:pPr>
      <w:r w:rsidRPr="00223AF5">
        <w:t xml:space="preserve">      delay(100);      </w:t>
      </w:r>
    </w:p>
    <w:p w:rsidR="00A62F7D" w:rsidRPr="00223AF5" w:rsidRDefault="00A62F7D" w:rsidP="00A62F7D">
      <w:pPr>
        <w:jc w:val="both"/>
      </w:pPr>
      <w:r w:rsidRPr="00223AF5">
        <w:t xml:space="preserve">      while (client_tcp.available()) </w:t>
      </w:r>
    </w:p>
    <w:p w:rsidR="00A62F7D" w:rsidRPr="00223AF5" w:rsidRDefault="00A62F7D" w:rsidP="00A62F7D">
      <w:pPr>
        <w:jc w:val="both"/>
      </w:pPr>
      <w:r w:rsidRPr="00223AF5">
        <w:t xml:space="preserve">      {</w:t>
      </w:r>
    </w:p>
    <w:p w:rsidR="00A62F7D" w:rsidRPr="00223AF5" w:rsidRDefault="00A62F7D" w:rsidP="00A62F7D">
      <w:pPr>
        <w:jc w:val="both"/>
      </w:pPr>
      <w:r w:rsidRPr="00223AF5">
        <w:t xml:space="preserve">          char c = client_tcp.read();</w:t>
      </w:r>
    </w:p>
    <w:p w:rsidR="00A62F7D" w:rsidRPr="00223AF5" w:rsidRDefault="00A62F7D" w:rsidP="00A62F7D">
      <w:pPr>
        <w:jc w:val="both"/>
      </w:pPr>
      <w:r w:rsidRPr="00223AF5">
        <w:t xml:space="preserve">          if (c == '\n') </w:t>
      </w:r>
    </w:p>
    <w:p w:rsidR="00A62F7D" w:rsidRPr="00223AF5" w:rsidRDefault="00A62F7D" w:rsidP="00A62F7D">
      <w:pPr>
        <w:jc w:val="both"/>
      </w:pPr>
      <w:r w:rsidRPr="00223AF5">
        <w:t xml:space="preserve">          {</w:t>
      </w:r>
    </w:p>
    <w:p w:rsidR="00A62F7D" w:rsidRPr="00223AF5" w:rsidRDefault="00A62F7D" w:rsidP="00A62F7D">
      <w:pPr>
        <w:jc w:val="both"/>
      </w:pPr>
      <w:r w:rsidRPr="00223AF5">
        <w:t xml:space="preserve">            if (getAll.length()==0) state=true; </w:t>
      </w:r>
    </w:p>
    <w:p w:rsidR="00A62F7D" w:rsidRPr="00223AF5" w:rsidRDefault="00A62F7D" w:rsidP="00A62F7D">
      <w:pPr>
        <w:jc w:val="both"/>
      </w:pPr>
      <w:r w:rsidRPr="00223AF5">
        <w:t xml:space="preserve">            getAll = "";</w:t>
      </w:r>
    </w:p>
    <w:p w:rsidR="00A62F7D" w:rsidRPr="00223AF5" w:rsidRDefault="00A62F7D" w:rsidP="00A62F7D">
      <w:pPr>
        <w:jc w:val="both"/>
      </w:pPr>
      <w:r w:rsidRPr="00223AF5">
        <w:t xml:space="preserve">          } </w:t>
      </w:r>
    </w:p>
    <w:p w:rsidR="00A62F7D" w:rsidRPr="00223AF5" w:rsidRDefault="00A62F7D" w:rsidP="00A62F7D">
      <w:pPr>
        <w:jc w:val="both"/>
      </w:pPr>
      <w:r w:rsidRPr="00223AF5">
        <w:t xml:space="preserve">          else if (c != '\r')</w:t>
      </w:r>
    </w:p>
    <w:p w:rsidR="00A62F7D" w:rsidRPr="00223AF5" w:rsidRDefault="00A62F7D" w:rsidP="00A62F7D">
      <w:pPr>
        <w:jc w:val="both"/>
      </w:pPr>
      <w:r w:rsidRPr="00223AF5">
        <w:t xml:space="preserve">            getAll += String(c);</w:t>
      </w:r>
    </w:p>
    <w:p w:rsidR="00A62F7D" w:rsidRPr="00223AF5" w:rsidRDefault="00A62F7D" w:rsidP="00A62F7D">
      <w:pPr>
        <w:jc w:val="both"/>
      </w:pPr>
      <w:r w:rsidRPr="00223AF5">
        <w:t xml:space="preserve">          if (state==true) getBody += String(c);</w:t>
      </w:r>
    </w:p>
    <w:p w:rsidR="00A62F7D" w:rsidRPr="00223AF5" w:rsidRDefault="00A62F7D" w:rsidP="00A62F7D">
      <w:pPr>
        <w:jc w:val="both"/>
      </w:pPr>
      <w:r w:rsidRPr="00223AF5">
        <w:t xml:space="preserve">          startTime = millis();</w:t>
      </w:r>
    </w:p>
    <w:p w:rsidR="00A62F7D" w:rsidRPr="00223AF5" w:rsidRDefault="00A62F7D" w:rsidP="00A62F7D">
      <w:pPr>
        <w:jc w:val="both"/>
      </w:pPr>
      <w:r w:rsidRPr="00223AF5">
        <w:t xml:space="preserve">       }</w:t>
      </w:r>
    </w:p>
    <w:p w:rsidR="00A62F7D" w:rsidRPr="00223AF5" w:rsidRDefault="00A62F7D" w:rsidP="00A62F7D">
      <w:pPr>
        <w:jc w:val="both"/>
      </w:pPr>
      <w:r w:rsidRPr="00223AF5">
        <w:t xml:space="preserve">       if (getBody.length()&gt;0) break;</w:t>
      </w:r>
    </w:p>
    <w:p w:rsidR="00A62F7D" w:rsidRPr="00223AF5" w:rsidRDefault="00A62F7D" w:rsidP="00A62F7D">
      <w:pPr>
        <w:jc w:val="both"/>
      </w:pPr>
      <w:r w:rsidRPr="00223AF5">
        <w:t xml:space="preserve">    }</w:t>
      </w:r>
    </w:p>
    <w:p w:rsidR="00A62F7D" w:rsidRPr="00223AF5" w:rsidRDefault="00A62F7D" w:rsidP="00A62F7D">
      <w:pPr>
        <w:jc w:val="both"/>
      </w:pPr>
      <w:r w:rsidRPr="00223AF5">
        <w:t xml:space="preserve">    client_tcp.stop();</w:t>
      </w:r>
    </w:p>
    <w:p w:rsidR="00A62F7D" w:rsidRPr="00223AF5" w:rsidRDefault="00A62F7D" w:rsidP="00A62F7D">
      <w:pPr>
        <w:jc w:val="both"/>
      </w:pPr>
      <w:r w:rsidRPr="00223AF5">
        <w:t xml:space="preserve">    Serial.println(getBody);</w:t>
      </w:r>
    </w:p>
    <w:p w:rsidR="00A62F7D" w:rsidRPr="00223AF5" w:rsidRDefault="00A62F7D" w:rsidP="00A62F7D">
      <w:pPr>
        <w:jc w:val="both"/>
      </w:pPr>
      <w:r w:rsidRPr="00223AF5">
        <w:t xml:space="preserve">  }</w:t>
      </w:r>
    </w:p>
    <w:p w:rsidR="00A62F7D" w:rsidRPr="00223AF5" w:rsidRDefault="00A62F7D" w:rsidP="00A62F7D">
      <w:pPr>
        <w:jc w:val="both"/>
      </w:pPr>
      <w:r w:rsidRPr="00223AF5">
        <w:t xml:space="preserve">  else {</w:t>
      </w:r>
    </w:p>
    <w:p w:rsidR="00A62F7D" w:rsidRPr="00223AF5" w:rsidRDefault="00A62F7D" w:rsidP="00A62F7D">
      <w:pPr>
        <w:jc w:val="both"/>
      </w:pPr>
      <w:r w:rsidRPr="00223AF5">
        <w:t xml:space="preserve">    getBody = "Connection to telegram failed.";</w:t>
      </w:r>
    </w:p>
    <w:p w:rsidR="00A62F7D" w:rsidRPr="00223AF5" w:rsidRDefault="00A62F7D" w:rsidP="00A62F7D">
      <w:pPr>
        <w:jc w:val="both"/>
      </w:pPr>
      <w:r w:rsidRPr="00223AF5">
        <w:t xml:space="preserve">    Serial.println("Connection to telegram failed.");</w:t>
      </w:r>
    </w:p>
    <w:p w:rsidR="00A62F7D" w:rsidRPr="00223AF5" w:rsidRDefault="00A62F7D" w:rsidP="00A62F7D">
      <w:pPr>
        <w:jc w:val="both"/>
      </w:pPr>
      <w:r w:rsidRPr="00223AF5">
        <w:t xml:space="preserve">  }</w:t>
      </w:r>
    </w:p>
    <w:p w:rsidR="00A62F7D" w:rsidRPr="00223AF5" w:rsidRDefault="00A62F7D" w:rsidP="00A62F7D">
      <w:pPr>
        <w:jc w:val="both"/>
      </w:pPr>
      <w:r w:rsidRPr="00223AF5">
        <w:t xml:space="preserve">  </w:t>
      </w:r>
    </w:p>
    <w:p w:rsidR="00A62F7D" w:rsidRPr="00223AF5" w:rsidRDefault="00A62F7D" w:rsidP="00A62F7D">
      <w:pPr>
        <w:jc w:val="both"/>
      </w:pPr>
      <w:r w:rsidRPr="00223AF5">
        <w:t xml:space="preserve">  return getBody;</w:t>
      </w:r>
    </w:p>
    <w:p w:rsidR="00A62F7D" w:rsidRPr="00223AF5" w:rsidRDefault="00A62F7D" w:rsidP="00A62F7D">
      <w:pPr>
        <w:jc w:val="both"/>
      </w:pPr>
      <w:r w:rsidRPr="00223AF5">
        <w:t>}</w:t>
      </w: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223AF5" w:rsidRDefault="00223AF5" w:rsidP="00C21EFD">
      <w:pPr>
        <w:jc w:val="both"/>
        <w:rPr>
          <w:b/>
        </w:rPr>
      </w:pPr>
    </w:p>
    <w:p w:rsidR="004B6636" w:rsidRDefault="004B6636" w:rsidP="00C21EFD">
      <w:pPr>
        <w:jc w:val="both"/>
        <w:rPr>
          <w:b/>
        </w:rPr>
      </w:pPr>
    </w:p>
    <w:p w:rsidR="00C21EFD" w:rsidRPr="00C21EFD" w:rsidRDefault="00FF591D" w:rsidP="00C21EFD">
      <w:pPr>
        <w:jc w:val="both"/>
        <w:rPr>
          <w:b/>
        </w:rPr>
      </w:pPr>
      <w:r>
        <w:rPr>
          <w:b/>
        </w:rPr>
        <w:t>Lampiran 14</w:t>
      </w:r>
    </w:p>
    <w:p w:rsidR="00C21EFD" w:rsidRPr="00C21EFD" w:rsidRDefault="00C21EFD" w:rsidP="00C21EFD">
      <w:pPr>
        <w:jc w:val="both"/>
        <w:rPr>
          <w:b/>
        </w:rPr>
      </w:pPr>
      <w:r w:rsidRPr="00C21EFD">
        <w:rPr>
          <w:b/>
        </w:rPr>
        <w:t>Dokumentasi Perakitan alat</w:t>
      </w:r>
    </w:p>
    <w:p w:rsidR="00C21EFD" w:rsidRDefault="00C21EFD" w:rsidP="00C21EFD">
      <w:pPr>
        <w:jc w:val="both"/>
        <w:rPr>
          <w:b/>
        </w:rPr>
      </w:pPr>
      <w:r w:rsidRPr="00C21EFD">
        <w:rPr>
          <w:noProof/>
          <w:lang w:val="id-ID" w:eastAsia="id-ID"/>
        </w:rPr>
        <w:drawing>
          <wp:anchor distT="0" distB="0" distL="114300" distR="114300" simplePos="0" relativeHeight="251868160" behindDoc="0" locked="0" layoutInCell="1" allowOverlap="1" wp14:anchorId="39FD929F" wp14:editId="4FEEA8FD">
            <wp:simplePos x="0" y="0"/>
            <wp:positionH relativeFrom="column">
              <wp:posOffset>7620</wp:posOffset>
            </wp:positionH>
            <wp:positionV relativeFrom="paragraph">
              <wp:posOffset>175260</wp:posOffset>
            </wp:positionV>
            <wp:extent cx="2057400" cy="2743200"/>
            <wp:effectExtent l="0" t="0" r="0" b="0"/>
            <wp:wrapSquare wrapText="bothSides"/>
            <wp:docPr id="169" name="Picture 169" descr="C:\Users\SONY\AppData\Local\Microsoft\Windows\Temporary Internet Files\Content.Word\IMG_20230617_15325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SONY\AppData\Local\Microsoft\Windows\Temporary Internet Files\Content.Word\IMG_20230617_153250.jpg"/>
                    <pic:cNvPicPr>
                      <a:picLocks noChangeAspect="1" noChangeArrowheads="1"/>
                    </pic:cNvPicPr>
                  </pic:nvPicPr>
                  <pic:blipFill>
                    <a:blip r:embed="rId11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C21EFD">
        <w:rPr>
          <w:b/>
        </w:rPr>
        <w:br w:type="textWrapping" w:clear="all"/>
      </w:r>
      <w:r w:rsidRPr="00C21EFD">
        <w:rPr>
          <w:noProof/>
          <w:lang w:val="id-ID" w:eastAsia="id-ID"/>
        </w:rPr>
        <w:drawing>
          <wp:inline distT="0" distB="0" distL="0" distR="0" wp14:anchorId="3C55E586" wp14:editId="465324B0">
            <wp:extent cx="2057400" cy="2743200"/>
            <wp:effectExtent l="0" t="0" r="0" b="0"/>
            <wp:docPr id="170" name="Picture 170" descr="C:\Users\SONY\AppData\Local\Microsoft\Windows\Temporary Internet Files\Content.Word\IMG_20230618_1658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SONY\AppData\Local\Microsoft\Windows\Temporary Internet Files\Content.Word\IMG_20230618_165822.jpg"/>
                    <pic:cNvPicPr>
                      <a:picLocks noChangeAspect="1" noChangeArrowheads="1"/>
                    </pic:cNvPicPr>
                  </pic:nvPicPr>
                  <pic:blipFill>
                    <a:blip r:embed="rId12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5665" w:rsidRDefault="00BA5665" w:rsidP="00C21EFD">
      <w:pPr>
        <w:jc w:val="both"/>
        <w:rPr>
          <w:b/>
        </w:rPr>
      </w:pPr>
    </w:p>
    <w:p w:rsidR="00BA5665" w:rsidRPr="00C21EFD" w:rsidRDefault="00BA5665" w:rsidP="00C21EFD">
      <w:pPr>
        <w:jc w:val="both"/>
        <w:rPr>
          <w:b/>
        </w:rPr>
      </w:pPr>
      <w:r>
        <w:rPr>
          <w:noProof/>
          <w:lang w:val="id-ID" w:eastAsia="id-ID"/>
        </w:rPr>
        <w:drawing>
          <wp:inline distT="0" distB="0" distL="0" distR="0">
            <wp:extent cx="4236057" cy="2388192"/>
            <wp:effectExtent l="0" t="0" r="0" b="0"/>
            <wp:docPr id="182" name="Picture 182" descr="C:\Users\SONY\AppData\Local\Microsoft\Windows\Temporary Internet Files\Content.Word\Screenshot_20230719_0540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SONY\AppData\Local\Microsoft\Windows\Temporary Internet Files\Content.Word\Screenshot_20230719_05402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-2"/>
                    <a:stretch/>
                  </pic:blipFill>
                  <pic:spPr bwMode="auto">
                    <a:xfrm>
                      <a:off x="0" y="0"/>
                      <a:ext cx="4237107" cy="2388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21EFD" w:rsidRPr="00C21EFD" w:rsidRDefault="00C21EFD" w:rsidP="00C21EFD">
      <w:pPr>
        <w:jc w:val="both"/>
        <w:rPr>
          <w:b/>
        </w:rPr>
      </w:pPr>
    </w:p>
    <w:p w:rsidR="00C21EFD" w:rsidRPr="00C21EFD" w:rsidRDefault="00C21EFD" w:rsidP="00C21EFD">
      <w:pPr>
        <w:jc w:val="both"/>
        <w:rPr>
          <w:b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C21EFD" w:rsidRPr="00C21EFD" w:rsidRDefault="00C21EFD" w:rsidP="00C21EFD">
      <w:pPr>
        <w:jc w:val="both"/>
        <w:rPr>
          <w:noProof/>
        </w:rPr>
      </w:pPr>
    </w:p>
    <w:p w:rsidR="00290245" w:rsidRDefault="00FF591D" w:rsidP="00C21EFD">
      <w:pPr>
        <w:rPr>
          <w:b/>
        </w:rPr>
      </w:pPr>
      <w:r>
        <w:rPr>
          <w:b/>
        </w:rPr>
        <w:t>Lampiran 15</w:t>
      </w: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Alat Lama Dan Alat Baru</w:t>
      </w: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Alat Lama</w:t>
      </w: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  <w:r w:rsidRPr="00C21EFD">
        <w:rPr>
          <w:b/>
          <w:noProof/>
          <w:lang w:val="id-ID" w:eastAsia="id-ID"/>
        </w:rPr>
        <w:drawing>
          <wp:inline distT="0" distB="0" distL="0" distR="0" wp14:anchorId="7EB35A10" wp14:editId="419307C1">
            <wp:extent cx="2404872" cy="3200400"/>
            <wp:effectExtent l="0" t="0" r="0" b="0"/>
            <wp:docPr id="171" name="Picture 1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872" cy="3200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A5665">
        <w:rPr>
          <w:noProof/>
        </w:rPr>
        <w:t xml:space="preserve">     </w:t>
      </w:r>
      <w:r w:rsidR="00BA5665">
        <w:rPr>
          <w:noProof/>
          <w:lang w:val="id-ID" w:eastAsia="id-ID"/>
        </w:rPr>
        <w:drawing>
          <wp:inline distT="0" distB="0" distL="0" distR="0" wp14:anchorId="7F83234F" wp14:editId="64EE9518">
            <wp:extent cx="2404872" cy="3200400"/>
            <wp:effectExtent l="0" t="0" r="0" b="0"/>
            <wp:docPr id="183" name="Picture 183" descr="C:\Users\SONY\AppData\Local\Microsoft\Windows\Temporary Internet Files\Content.Word\IMG_20230717_09044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ONY\AppData\Local\Microsoft\Windows\Temporary Internet Files\Content.Word\IMG_20230717_090446.jpg"/>
                    <pic:cNvPicPr>
                      <a:picLocks noChangeAspect="1" noChangeArrowheads="1"/>
                    </pic:cNvPicPr>
                  </pic:nvPicPr>
                  <pic:blipFill>
                    <a:blip r:embed="rId15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872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  <w:r w:rsidRPr="00C21EFD">
        <w:rPr>
          <w:b/>
        </w:rPr>
        <w:t>Alat Baru</w:t>
      </w:r>
    </w:p>
    <w:p w:rsidR="00C21EFD" w:rsidRPr="00C21EFD" w:rsidRDefault="00C21EFD" w:rsidP="00C21EFD">
      <w:pPr>
        <w:rPr>
          <w:b/>
        </w:rPr>
      </w:pPr>
    </w:p>
    <w:p w:rsidR="00C21EFD" w:rsidRPr="00C21EFD" w:rsidRDefault="00C21EFD" w:rsidP="00C21EFD">
      <w:pPr>
        <w:rPr>
          <w:b/>
        </w:rPr>
      </w:pPr>
      <w:r w:rsidRPr="00C21EFD">
        <w:rPr>
          <w:noProof/>
          <w:lang w:val="id-ID" w:eastAsia="id-ID"/>
        </w:rPr>
        <w:drawing>
          <wp:inline distT="0" distB="0" distL="0" distR="0" wp14:anchorId="409D5F57" wp14:editId="705F597B">
            <wp:extent cx="2404872" cy="3200400"/>
            <wp:effectExtent l="0" t="0" r="0" b="0"/>
            <wp:docPr id="172" name="Picture 172" descr="C:\Users\SONY\AppData\Local\Microsoft\Windows\Temporary Internet Files\Content.Word\IMG_20230618_09163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SONY\AppData\Local\Microsoft\Windows\Temporary Internet Files\Content.Word\IMG_20230618_091638.jpg"/>
                    <pic:cNvPicPr>
                      <a:picLocks noChangeAspect="1" noChangeArrowheads="1"/>
                    </pic:cNvPicPr>
                  </pic:nvPicPr>
                  <pic:blipFill>
                    <a:blip r:embed="rId16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872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A5665">
        <w:rPr>
          <w:b/>
        </w:rPr>
        <w:t xml:space="preserve">     </w:t>
      </w:r>
      <w:r w:rsidR="00BA5665">
        <w:rPr>
          <w:noProof/>
          <w:lang w:val="id-ID" w:eastAsia="id-ID"/>
        </w:rPr>
        <w:drawing>
          <wp:inline distT="0" distB="0" distL="0" distR="0">
            <wp:extent cx="2404872" cy="3200400"/>
            <wp:effectExtent l="0" t="0" r="0" b="0"/>
            <wp:docPr id="184" name="Picture 184" descr="C:\Users\SONY\AppData\Local\Microsoft\Windows\Temporary Internet Files\Content.Word\IMG_20230717_09035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SONY\AppData\Local\Microsoft\Windows\Temporary Internet Files\Content.Word\IMG_20230717_090356.jpg"/>
                    <pic:cNvPicPr>
                      <a:picLocks noChangeAspect="1" noChangeArrowheads="1"/>
                    </pic:cNvPicPr>
                  </pic:nvPicPr>
                  <pic:blipFill>
                    <a:blip r:embed="rId17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872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1EFD" w:rsidRDefault="00C21EFD" w:rsidP="00C21EFD">
      <w:pPr>
        <w:spacing w:line="480" w:lineRule="auto"/>
        <w:rPr>
          <w:b/>
        </w:rPr>
      </w:pPr>
    </w:p>
    <w:p w:rsidR="00290245" w:rsidRDefault="00290245" w:rsidP="00290245">
      <w:pPr>
        <w:rPr>
          <w:b/>
        </w:rPr>
      </w:pPr>
      <w:r>
        <w:rPr>
          <w:b/>
        </w:rPr>
        <w:t>Lampiran 16</w:t>
      </w:r>
    </w:p>
    <w:p w:rsidR="00290245" w:rsidRDefault="00290245" w:rsidP="00C21EFD">
      <w:pPr>
        <w:spacing w:line="480" w:lineRule="auto"/>
        <w:rPr>
          <w:b/>
        </w:rPr>
      </w:pPr>
      <w:r>
        <w:rPr>
          <w:b/>
        </w:rPr>
        <w:t>Dokumentasi Penilaian Responden</w:t>
      </w:r>
    </w:p>
    <w:p w:rsidR="00590749" w:rsidRDefault="00590749" w:rsidP="00C21EFD">
      <w:pPr>
        <w:spacing w:line="480" w:lineRule="auto"/>
        <w:rPr>
          <w:b/>
        </w:rPr>
      </w:pPr>
    </w:p>
    <w:p w:rsidR="005278E2" w:rsidRDefault="005278E2" w:rsidP="00590749">
      <w:pPr>
        <w:spacing w:line="480" w:lineRule="auto"/>
        <w:jc w:val="center"/>
        <w:rPr>
          <w:b/>
        </w:rPr>
      </w:pPr>
      <w:r w:rsidRPr="005278E2">
        <w:rPr>
          <w:b/>
          <w:noProof/>
          <w:lang w:val="id-ID" w:eastAsia="id-ID"/>
        </w:rPr>
        <w:drawing>
          <wp:inline distT="0" distB="0" distL="0" distR="0">
            <wp:extent cx="2496312" cy="1874520"/>
            <wp:effectExtent l="0" t="0" r="0" b="0"/>
            <wp:docPr id="188" name="Picture 188" descr="C:\Users\SONY\Documents\AGUNG P\SKRIPSI\IMG_20230727_2154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SONY\Documents\AGUNG P\SKRIPSI\IMG_20230727_215404.jpg"/>
                    <pic:cNvPicPr>
                      <a:picLocks noChangeAspect="1" noChangeArrowheads="1"/>
                    </pic:cNvPicPr>
                  </pic:nvPicPr>
                  <pic:blipFill>
                    <a:blip r:embed="rId18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312" cy="1874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90749">
        <w:rPr>
          <w:b/>
        </w:rPr>
        <w:t xml:space="preserve"> </w:t>
      </w:r>
      <w:r w:rsidRPr="005278E2">
        <w:rPr>
          <w:b/>
          <w:noProof/>
          <w:lang w:val="id-ID" w:eastAsia="id-ID"/>
        </w:rPr>
        <w:drawing>
          <wp:inline distT="0" distB="0" distL="0" distR="0">
            <wp:extent cx="2496312" cy="1874520"/>
            <wp:effectExtent l="0" t="0" r="0" b="0"/>
            <wp:docPr id="189" name="Picture 189" descr="C:\Users\SONY\Documents\AGUNG P\SKRIPSI\IMG-20230727-WA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SONY\Documents\AGUNG P\SKRIPSI\IMG-20230727-WA0010.jpg"/>
                    <pic:cNvPicPr>
                      <a:picLocks noChangeAspect="1" noChangeArrowheads="1"/>
                    </pic:cNvPicPr>
                  </pic:nvPicPr>
                  <pic:blipFill>
                    <a:blip r:embed="rId19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312" cy="1874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7129C" w:rsidRPr="005278E2">
        <w:rPr>
          <w:b/>
          <w:noProof/>
          <w:lang w:val="id-ID" w:eastAsia="id-ID"/>
        </w:rPr>
        <w:drawing>
          <wp:inline distT="0" distB="0" distL="0" distR="0" wp14:anchorId="3742A5B6" wp14:editId="12DBF982">
            <wp:extent cx="2743200" cy="2057400"/>
            <wp:effectExtent l="0" t="0" r="0" b="0"/>
            <wp:docPr id="192" name="Picture 192" descr="C:\Users\SONY\Documents\AGUNG P\SKRIPSI\IMG-20230727-WA0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SONY\Documents\AGUNG P\SKRIPSI\IMG-20230727-WA0013.jpg"/>
                    <pic:cNvPicPr>
                      <a:picLocks noChangeAspect="1" noChangeArrowheads="1"/>
                    </pic:cNvPicPr>
                  </pic:nvPicPr>
                  <pic:blipFill>
                    <a:blip r:embed="rId20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90749">
        <w:rPr>
          <w:b/>
        </w:rPr>
        <w:t xml:space="preserve"> </w:t>
      </w:r>
      <w:r w:rsidR="00F7129C" w:rsidRPr="005278E2">
        <w:rPr>
          <w:b/>
          <w:noProof/>
          <w:lang w:val="id-ID" w:eastAsia="id-ID"/>
        </w:rPr>
        <w:drawing>
          <wp:inline distT="0" distB="0" distL="0" distR="0" wp14:anchorId="00ADA166" wp14:editId="201566E0">
            <wp:extent cx="2057400" cy="2743200"/>
            <wp:effectExtent l="0" t="0" r="0" b="0"/>
            <wp:docPr id="187" name="Picture 187" descr="C:\Users\SONY\Documents\AGUNG P\SKRIPSI\IMG_20230727_21525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SONY\Documents\AGUNG P\SKRIPSI\IMG_20230727_215251.jpg"/>
                    <pic:cNvPicPr>
                      <a:picLocks noChangeAspect="1" noChangeArrowheads="1"/>
                    </pic:cNvPicPr>
                  </pic:nvPicPr>
                  <pic:blipFill>
                    <a:blip r:embed="rId21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278E2" w:rsidRPr="00E06500" w:rsidRDefault="005278E2" w:rsidP="00C21EFD">
      <w:pPr>
        <w:spacing w:line="480" w:lineRule="auto"/>
        <w:rPr>
          <w:b/>
        </w:rPr>
      </w:pPr>
      <w:r w:rsidRPr="005278E2">
        <w:rPr>
          <w:b/>
          <w:noProof/>
          <w:lang w:val="id-ID" w:eastAsia="id-ID"/>
        </w:rPr>
        <w:drawing>
          <wp:inline distT="0" distB="0" distL="0" distR="0">
            <wp:extent cx="2496312" cy="1874520"/>
            <wp:effectExtent l="0" t="0" r="0" b="0"/>
            <wp:docPr id="191" name="Picture 191" descr="C:\Users\SONY\Documents\AGUNG P\SKRIPSI\IMG-20230727-WA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SONY\Documents\AGUNG P\SKRIPSI\IMG-20230727-WA0012.jpg"/>
                    <pic:cNvPicPr>
                      <a:picLocks noChangeAspect="1" noChangeArrowheads="1"/>
                    </pic:cNvPicPr>
                  </pic:nvPicPr>
                  <pic:blipFill>
                    <a:blip r:embed="rId22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312" cy="1874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90749">
        <w:rPr>
          <w:b/>
        </w:rPr>
        <w:t xml:space="preserve"> </w:t>
      </w:r>
      <w:r w:rsidR="00F7129C" w:rsidRPr="005278E2">
        <w:rPr>
          <w:b/>
          <w:noProof/>
          <w:lang w:val="id-ID" w:eastAsia="id-ID"/>
        </w:rPr>
        <w:drawing>
          <wp:inline distT="0" distB="0" distL="0" distR="0" wp14:anchorId="14EEC647" wp14:editId="273959E0">
            <wp:extent cx="2496312" cy="1874520"/>
            <wp:effectExtent l="0" t="0" r="0" b="0"/>
            <wp:docPr id="190" name="Picture 190" descr="C:\Users\SONY\Documents\AGUNG P\SKRIPSI\IMG-20230727-WA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SONY\Documents\AGUNG P\SKRIPSI\IMG-20230727-WA0011.jpg"/>
                    <pic:cNvPicPr>
                      <a:picLocks noChangeAspect="1" noChangeArrowheads="1"/>
                    </pic:cNvPicPr>
                  </pic:nvPicPr>
                  <pic:blipFill>
                    <a:blip r:embed="rId23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312" cy="1874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5278E2" w:rsidRPr="00E06500" w:rsidSect="00105CD5">
      <w:headerReference w:type="default" r:id="rId24"/>
      <w:footerReference w:type="first" r:id="rId25"/>
      <w:pgSz w:w="11907" w:h="16839" w:code="9"/>
      <w:pgMar w:top="2268" w:right="1701" w:bottom="1701" w:left="2268" w:header="864" w:footer="864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A2F77" w:rsidRDefault="004A2F77" w:rsidP="005215E2">
      <w:r>
        <w:separator/>
      </w:r>
    </w:p>
  </w:endnote>
  <w:endnote w:type="continuationSeparator" w:id="0">
    <w:p w:rsidR="004A2F77" w:rsidRDefault="004A2F77" w:rsidP="005215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76FAA" w:rsidRDefault="00476FAA" w:rsidP="005726EC">
    <w:pPr>
      <w:pStyle w:val="Footer"/>
      <w:jc w:val="center"/>
    </w:pPr>
    <w:r>
      <w:t>75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A2F77" w:rsidRDefault="004A2F77" w:rsidP="005215E2">
      <w:r>
        <w:separator/>
      </w:r>
    </w:p>
  </w:footnote>
  <w:footnote w:type="continuationSeparator" w:id="0">
    <w:p w:rsidR="004A2F77" w:rsidRDefault="004A2F77" w:rsidP="005215E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74129505"/>
      <w:docPartObj>
        <w:docPartGallery w:val="Page Numbers (Top of Page)"/>
        <w:docPartUnique/>
      </w:docPartObj>
    </w:sdtPr>
    <w:sdtEndPr>
      <w:rPr>
        <w:noProof/>
        <w:color w:val="000000" w:themeColor="text1"/>
      </w:rPr>
    </w:sdtEndPr>
    <w:sdtContent>
      <w:p w:rsidR="00476FAA" w:rsidRPr="009D15CE" w:rsidRDefault="00476FAA">
        <w:pPr>
          <w:pStyle w:val="Header"/>
          <w:jc w:val="right"/>
          <w:rPr>
            <w:color w:val="000000" w:themeColor="text1"/>
          </w:rPr>
        </w:pPr>
        <w:r w:rsidRPr="009D15CE">
          <w:rPr>
            <w:color w:val="000000" w:themeColor="text1"/>
          </w:rPr>
          <w:fldChar w:fldCharType="begin"/>
        </w:r>
        <w:r w:rsidRPr="009D15CE">
          <w:rPr>
            <w:color w:val="000000" w:themeColor="text1"/>
          </w:rPr>
          <w:instrText xml:space="preserve"> PAGE   \* MERGEFORMAT </w:instrText>
        </w:r>
        <w:r w:rsidRPr="009D15CE">
          <w:rPr>
            <w:color w:val="000000" w:themeColor="text1"/>
          </w:rPr>
          <w:fldChar w:fldCharType="separate"/>
        </w:r>
        <w:r w:rsidR="0025599A">
          <w:rPr>
            <w:noProof/>
            <w:color w:val="000000" w:themeColor="text1"/>
          </w:rPr>
          <w:t>11</w:t>
        </w:r>
        <w:r w:rsidRPr="009D15CE">
          <w:rPr>
            <w:noProof/>
            <w:color w:val="000000" w:themeColor="text1"/>
          </w:rPr>
          <w:fldChar w:fldCharType="end"/>
        </w:r>
      </w:p>
    </w:sdtContent>
  </w:sdt>
  <w:p w:rsidR="00476FAA" w:rsidRDefault="00476FAA" w:rsidP="00FB3288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206E55"/>
    <w:multiLevelType w:val="hybridMultilevel"/>
    <w:tmpl w:val="25EC1C54"/>
    <w:lvl w:ilvl="0" w:tplc="3056C60E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>
    <w:nsid w:val="00A26ECB"/>
    <w:multiLevelType w:val="hybridMultilevel"/>
    <w:tmpl w:val="7B504888"/>
    <w:lvl w:ilvl="0" w:tplc="7B8E82D4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03C42448"/>
    <w:multiLevelType w:val="hybridMultilevel"/>
    <w:tmpl w:val="FD9AA1F6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>
    <w:nsid w:val="04AA27C4"/>
    <w:multiLevelType w:val="hybridMultilevel"/>
    <w:tmpl w:val="AEA48056"/>
    <w:lvl w:ilvl="0" w:tplc="488EE66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6313288"/>
    <w:multiLevelType w:val="hybridMultilevel"/>
    <w:tmpl w:val="DDF243A8"/>
    <w:lvl w:ilvl="0" w:tplc="E5A0F2A8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07A746C8"/>
    <w:multiLevelType w:val="hybridMultilevel"/>
    <w:tmpl w:val="4F12C760"/>
    <w:lvl w:ilvl="0" w:tplc="0421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08154B34"/>
    <w:multiLevelType w:val="hybridMultilevel"/>
    <w:tmpl w:val="BC6C0C9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0C820987"/>
    <w:multiLevelType w:val="hybridMultilevel"/>
    <w:tmpl w:val="FC12CE8E"/>
    <w:lvl w:ilvl="0" w:tplc="D79E6B10">
      <w:start w:val="1"/>
      <w:numFmt w:val="decimal"/>
      <w:lvlText w:val="%1."/>
      <w:lvlJc w:val="right"/>
      <w:pPr>
        <w:ind w:left="1440" w:hanging="360"/>
      </w:pPr>
      <w:rPr>
        <w:rFonts w:hint="default"/>
        <w:i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26E4334"/>
    <w:multiLevelType w:val="hybridMultilevel"/>
    <w:tmpl w:val="36E2E9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A352269"/>
    <w:multiLevelType w:val="hybridMultilevel"/>
    <w:tmpl w:val="BA1C7812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>
    <w:nsid w:val="1B071D7A"/>
    <w:multiLevelType w:val="hybridMultilevel"/>
    <w:tmpl w:val="A4BE8B7A"/>
    <w:lvl w:ilvl="0" w:tplc="60DAFF50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1">
    <w:nsid w:val="1CBE581C"/>
    <w:multiLevelType w:val="hybridMultilevel"/>
    <w:tmpl w:val="78B4302C"/>
    <w:lvl w:ilvl="0" w:tplc="601EC3DE">
      <w:start w:val="1"/>
      <w:numFmt w:val="lowerLetter"/>
      <w:pStyle w:val="Heading4"/>
      <w:lvlText w:val="%1)"/>
      <w:lvlJc w:val="left"/>
      <w:pPr>
        <w:ind w:left="1080" w:hanging="360"/>
      </w:pPr>
      <w:rPr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1CD36EB4"/>
    <w:multiLevelType w:val="hybridMultilevel"/>
    <w:tmpl w:val="E1285D5C"/>
    <w:lvl w:ilvl="0" w:tplc="2A38FC5A">
      <w:start w:val="1"/>
      <w:numFmt w:val="lowerLetter"/>
      <w:lvlText w:val="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>
    <w:nsid w:val="1E752BC9"/>
    <w:multiLevelType w:val="hybridMultilevel"/>
    <w:tmpl w:val="EB0816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3313AEB"/>
    <w:multiLevelType w:val="hybridMultilevel"/>
    <w:tmpl w:val="04A4613E"/>
    <w:lvl w:ilvl="0" w:tplc="0CE4EAE0">
      <w:start w:val="1"/>
      <w:numFmt w:val="lowerLetter"/>
      <w:lvlText w:val="%1."/>
      <w:lvlJc w:val="left"/>
      <w:pPr>
        <w:ind w:left="288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5">
    <w:nsid w:val="2AAA78A5"/>
    <w:multiLevelType w:val="hybridMultilevel"/>
    <w:tmpl w:val="A438867A"/>
    <w:lvl w:ilvl="0" w:tplc="BFAA4CEE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6">
    <w:nsid w:val="2DBF3EE8"/>
    <w:multiLevelType w:val="hybridMultilevel"/>
    <w:tmpl w:val="A2F4D2D0"/>
    <w:lvl w:ilvl="0" w:tplc="20D843C0">
      <w:start w:val="1"/>
      <w:numFmt w:val="decimal"/>
      <w:pStyle w:val="SUBBAB1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7">
    <w:nsid w:val="34556842"/>
    <w:multiLevelType w:val="hybridMultilevel"/>
    <w:tmpl w:val="6DCA6DDA"/>
    <w:lvl w:ilvl="0" w:tplc="BFCC95C2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>
    <w:nsid w:val="3FC230B2"/>
    <w:multiLevelType w:val="multilevel"/>
    <w:tmpl w:val="187CC3E2"/>
    <w:lvl w:ilvl="0">
      <w:start w:val="1"/>
      <w:numFmt w:val="decimal"/>
      <w:lvlText w:val="%1.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19">
    <w:nsid w:val="42626C63"/>
    <w:multiLevelType w:val="hybridMultilevel"/>
    <w:tmpl w:val="FE9AE6E6"/>
    <w:lvl w:ilvl="0" w:tplc="9AECEBDE">
      <w:start w:val="1"/>
      <w:numFmt w:val="decimal"/>
      <w:lvlText w:val="%1."/>
      <w:lvlJc w:val="left"/>
      <w:pPr>
        <w:ind w:left="1440" w:hanging="360"/>
      </w:pPr>
      <w:rPr>
        <w:rFonts w:cs="Times New Roman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0">
    <w:nsid w:val="432A6396"/>
    <w:multiLevelType w:val="hybridMultilevel"/>
    <w:tmpl w:val="844861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38167BE"/>
    <w:multiLevelType w:val="hybridMultilevel"/>
    <w:tmpl w:val="5C908E40"/>
    <w:lvl w:ilvl="0" w:tplc="50C4EF1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B471D41"/>
    <w:multiLevelType w:val="multilevel"/>
    <w:tmpl w:val="187CC3E2"/>
    <w:lvl w:ilvl="0">
      <w:start w:val="1"/>
      <w:numFmt w:val="decimal"/>
      <w:lvlText w:val="%1.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23">
    <w:nsid w:val="4DBB4709"/>
    <w:multiLevelType w:val="hybridMultilevel"/>
    <w:tmpl w:val="79B45CFC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4">
    <w:nsid w:val="4E7652AC"/>
    <w:multiLevelType w:val="hybridMultilevel"/>
    <w:tmpl w:val="32FA2ED4"/>
    <w:lvl w:ilvl="0" w:tplc="E7CAADF6">
      <w:start w:val="1"/>
      <w:numFmt w:val="lowerLetter"/>
      <w:pStyle w:val="ANAKSEKSI"/>
      <w:lvlText w:val="%1)"/>
      <w:lvlJc w:val="left"/>
      <w:pPr>
        <w:ind w:left="153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>
      <w:start w:val="1"/>
      <w:numFmt w:val="lowerRoman"/>
      <w:lvlText w:val="%6."/>
      <w:lvlJc w:val="right"/>
      <w:pPr>
        <w:ind w:left="5130" w:hanging="180"/>
      </w:pPr>
    </w:lvl>
    <w:lvl w:ilvl="6" w:tplc="0409000F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5">
    <w:nsid w:val="531770C6"/>
    <w:multiLevelType w:val="hybridMultilevel"/>
    <w:tmpl w:val="31C6E340"/>
    <w:lvl w:ilvl="0" w:tplc="04090017">
      <w:start w:val="1"/>
      <w:numFmt w:val="lowerLetter"/>
      <w:lvlText w:val="%1)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6">
    <w:nsid w:val="545F138A"/>
    <w:multiLevelType w:val="hybridMultilevel"/>
    <w:tmpl w:val="DEBA0446"/>
    <w:lvl w:ilvl="0" w:tplc="76C272C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5EBE15CE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75F6CCE0">
      <w:start w:val="1"/>
      <w:numFmt w:val="decimal"/>
      <w:lvlText w:val="%3)"/>
      <w:lvlJc w:val="left"/>
      <w:pPr>
        <w:ind w:left="270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3C225216">
      <w:start w:val="1"/>
      <w:numFmt w:val="lowerLetter"/>
      <w:lvlText w:val="%5)"/>
      <w:lvlJc w:val="left"/>
      <w:pPr>
        <w:ind w:left="396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557946E4"/>
    <w:multiLevelType w:val="hybridMultilevel"/>
    <w:tmpl w:val="9EA46468"/>
    <w:lvl w:ilvl="0" w:tplc="04090011">
      <w:start w:val="1"/>
      <w:numFmt w:val="decimal"/>
      <w:lvlText w:val="%1)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8">
    <w:nsid w:val="560D6DEF"/>
    <w:multiLevelType w:val="hybridMultilevel"/>
    <w:tmpl w:val="EFF05AD6"/>
    <w:lvl w:ilvl="0" w:tplc="32B6D420">
      <w:start w:val="1"/>
      <w:numFmt w:val="decimal"/>
      <w:lvlText w:val="%1)"/>
      <w:lvlJc w:val="left"/>
      <w:pPr>
        <w:ind w:left="189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610" w:hanging="360"/>
      </w:pPr>
    </w:lvl>
    <w:lvl w:ilvl="2" w:tplc="0409001B" w:tentative="1">
      <w:start w:val="1"/>
      <w:numFmt w:val="lowerRoman"/>
      <w:lvlText w:val="%3."/>
      <w:lvlJc w:val="right"/>
      <w:pPr>
        <w:ind w:left="3330" w:hanging="180"/>
      </w:pPr>
    </w:lvl>
    <w:lvl w:ilvl="3" w:tplc="0409000F" w:tentative="1">
      <w:start w:val="1"/>
      <w:numFmt w:val="decimal"/>
      <w:lvlText w:val="%4."/>
      <w:lvlJc w:val="left"/>
      <w:pPr>
        <w:ind w:left="4050" w:hanging="360"/>
      </w:pPr>
    </w:lvl>
    <w:lvl w:ilvl="4" w:tplc="04090019" w:tentative="1">
      <w:start w:val="1"/>
      <w:numFmt w:val="lowerLetter"/>
      <w:lvlText w:val="%5."/>
      <w:lvlJc w:val="left"/>
      <w:pPr>
        <w:ind w:left="4770" w:hanging="360"/>
      </w:pPr>
    </w:lvl>
    <w:lvl w:ilvl="5" w:tplc="0409001B" w:tentative="1">
      <w:start w:val="1"/>
      <w:numFmt w:val="lowerRoman"/>
      <w:lvlText w:val="%6."/>
      <w:lvlJc w:val="right"/>
      <w:pPr>
        <w:ind w:left="5490" w:hanging="180"/>
      </w:pPr>
    </w:lvl>
    <w:lvl w:ilvl="6" w:tplc="0409000F" w:tentative="1">
      <w:start w:val="1"/>
      <w:numFmt w:val="decimal"/>
      <w:lvlText w:val="%7."/>
      <w:lvlJc w:val="left"/>
      <w:pPr>
        <w:ind w:left="6210" w:hanging="360"/>
      </w:pPr>
    </w:lvl>
    <w:lvl w:ilvl="7" w:tplc="04090019" w:tentative="1">
      <w:start w:val="1"/>
      <w:numFmt w:val="lowerLetter"/>
      <w:lvlText w:val="%8."/>
      <w:lvlJc w:val="left"/>
      <w:pPr>
        <w:ind w:left="6930" w:hanging="360"/>
      </w:pPr>
    </w:lvl>
    <w:lvl w:ilvl="8" w:tplc="0409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29">
    <w:nsid w:val="574A7B40"/>
    <w:multiLevelType w:val="hybridMultilevel"/>
    <w:tmpl w:val="04548E7C"/>
    <w:lvl w:ilvl="0" w:tplc="7D3CF276">
      <w:start w:val="1"/>
      <w:numFmt w:val="decimal"/>
      <w:lvlText w:val="%1."/>
      <w:lvlJc w:val="left"/>
      <w:pPr>
        <w:ind w:left="180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96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612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  <w:rPr>
        <w:rFonts w:cs="Times New Roman"/>
      </w:rPr>
    </w:lvl>
  </w:abstractNum>
  <w:abstractNum w:abstractNumId="30">
    <w:nsid w:val="575E7463"/>
    <w:multiLevelType w:val="hybridMultilevel"/>
    <w:tmpl w:val="9718E350"/>
    <w:lvl w:ilvl="0" w:tplc="C32C0BE4">
      <w:start w:val="1"/>
      <w:numFmt w:val="bullet"/>
      <w:lvlText w:val=""/>
      <w:lvlJc w:val="left"/>
      <w:pPr>
        <w:ind w:left="900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9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0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1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1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2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3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4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4760" w:hanging="360"/>
      </w:pPr>
      <w:rPr>
        <w:rFonts w:ascii="Wingdings" w:hAnsi="Wingdings" w:hint="default"/>
      </w:rPr>
    </w:lvl>
  </w:abstractNum>
  <w:abstractNum w:abstractNumId="31">
    <w:nsid w:val="5A6E0143"/>
    <w:multiLevelType w:val="hybridMultilevel"/>
    <w:tmpl w:val="3FF4E632"/>
    <w:lvl w:ilvl="0" w:tplc="9A22AAA8">
      <w:start w:val="1"/>
      <w:numFmt w:val="lowerLetter"/>
      <w:lvlText w:val="%1."/>
      <w:lvlJc w:val="left"/>
      <w:pPr>
        <w:ind w:left="2880" w:hanging="360"/>
      </w:pPr>
      <w:rPr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2">
    <w:nsid w:val="5CF020F5"/>
    <w:multiLevelType w:val="multilevel"/>
    <w:tmpl w:val="187CC3E2"/>
    <w:lvl w:ilvl="0">
      <w:start w:val="1"/>
      <w:numFmt w:val="decimal"/>
      <w:lvlText w:val="%1.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33">
    <w:nsid w:val="5FB03188"/>
    <w:multiLevelType w:val="hybridMultilevel"/>
    <w:tmpl w:val="2E9A4FFE"/>
    <w:lvl w:ilvl="0" w:tplc="1318C32E">
      <w:start w:val="1"/>
      <w:numFmt w:val="lowerLetter"/>
      <w:lvlText w:val="%1)"/>
      <w:lvlJc w:val="left"/>
      <w:pPr>
        <w:ind w:left="252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4">
    <w:nsid w:val="61652FC5"/>
    <w:multiLevelType w:val="multilevel"/>
    <w:tmpl w:val="187CC3E2"/>
    <w:lvl w:ilvl="0">
      <w:start w:val="1"/>
      <w:numFmt w:val="decimal"/>
      <w:lvlText w:val="%1.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35">
    <w:nsid w:val="62FD48ED"/>
    <w:multiLevelType w:val="hybridMultilevel"/>
    <w:tmpl w:val="8CA628D0"/>
    <w:lvl w:ilvl="0" w:tplc="F7368D2E">
      <w:start w:val="1"/>
      <w:numFmt w:val="upperLetter"/>
      <w:pStyle w:val="SUBJUDUL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6">
    <w:nsid w:val="652E6038"/>
    <w:multiLevelType w:val="hybridMultilevel"/>
    <w:tmpl w:val="F0B295C8"/>
    <w:lvl w:ilvl="0" w:tplc="7326F490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37">
    <w:nsid w:val="65CB707B"/>
    <w:multiLevelType w:val="hybridMultilevel"/>
    <w:tmpl w:val="D78214C6"/>
    <w:lvl w:ilvl="0" w:tplc="04090011">
      <w:start w:val="1"/>
      <w:numFmt w:val="decimal"/>
      <w:lvlText w:val="%1)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8">
    <w:nsid w:val="6643704E"/>
    <w:multiLevelType w:val="hybridMultilevel"/>
    <w:tmpl w:val="583445B8"/>
    <w:lvl w:ilvl="0" w:tplc="04090017">
      <w:start w:val="1"/>
      <w:numFmt w:val="lowerLetter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9">
    <w:nsid w:val="687D4219"/>
    <w:multiLevelType w:val="hybridMultilevel"/>
    <w:tmpl w:val="EAAA3840"/>
    <w:lvl w:ilvl="0" w:tplc="76BEBA08">
      <w:start w:val="1"/>
      <w:numFmt w:val="decimal"/>
      <w:lvlText w:val="%1."/>
      <w:lvlJc w:val="left"/>
      <w:pPr>
        <w:ind w:left="216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>
    <w:nsid w:val="70C04747"/>
    <w:multiLevelType w:val="hybridMultilevel"/>
    <w:tmpl w:val="7B504888"/>
    <w:lvl w:ilvl="0" w:tplc="7B8E82D4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1">
    <w:nsid w:val="72F85A9E"/>
    <w:multiLevelType w:val="hybridMultilevel"/>
    <w:tmpl w:val="DEBA0446"/>
    <w:lvl w:ilvl="0" w:tplc="76C272C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5EBE15CE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75F6CCE0">
      <w:start w:val="1"/>
      <w:numFmt w:val="decimal"/>
      <w:lvlText w:val="%3)"/>
      <w:lvlJc w:val="left"/>
      <w:pPr>
        <w:ind w:left="270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3C225216">
      <w:start w:val="1"/>
      <w:numFmt w:val="lowerLetter"/>
      <w:lvlText w:val="%5)"/>
      <w:lvlJc w:val="left"/>
      <w:pPr>
        <w:ind w:left="396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A8D381F"/>
    <w:multiLevelType w:val="hybridMultilevel"/>
    <w:tmpl w:val="5C221732"/>
    <w:lvl w:ilvl="0" w:tplc="6B7858EA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245C2942">
      <w:start w:val="1"/>
      <w:numFmt w:val="decimal"/>
      <w:lvlText w:val="%2)"/>
      <w:lvlJc w:val="left"/>
      <w:pPr>
        <w:ind w:left="2520" w:hanging="360"/>
      </w:pPr>
      <w:rPr>
        <w:rFonts w:hint="default"/>
      </w:rPr>
    </w:lvl>
    <w:lvl w:ilvl="2" w:tplc="7514F296">
      <w:start w:val="1"/>
      <w:numFmt w:val="upperLetter"/>
      <w:lvlText w:val="%3."/>
      <w:lvlJc w:val="left"/>
      <w:pPr>
        <w:ind w:left="342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19B6A2DC">
      <w:start w:val="1"/>
      <w:numFmt w:val="decimal"/>
      <w:lvlText w:val="%5)"/>
      <w:lvlJc w:val="left"/>
      <w:pPr>
        <w:ind w:left="4680" w:hanging="360"/>
      </w:pPr>
      <w:rPr>
        <w:rFonts w:hint="default"/>
      </w:rPr>
    </w:lvl>
    <w:lvl w:ilvl="5" w:tplc="3B3AA94A">
      <w:start w:val="1"/>
      <w:numFmt w:val="upperLetter"/>
      <w:lvlText w:val="%6)"/>
      <w:lvlJc w:val="left"/>
      <w:pPr>
        <w:ind w:left="5580" w:hanging="360"/>
      </w:pPr>
      <w:rPr>
        <w:rFonts w:hint="default"/>
      </w:rPr>
    </w:lvl>
    <w:lvl w:ilvl="6" w:tplc="0409000F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3">
    <w:nsid w:val="7D7C49FF"/>
    <w:multiLevelType w:val="hybridMultilevel"/>
    <w:tmpl w:val="EA986DE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>
    <w:nsid w:val="7E4C7194"/>
    <w:multiLevelType w:val="multilevel"/>
    <w:tmpl w:val="187CC3E2"/>
    <w:lvl w:ilvl="0">
      <w:start w:val="1"/>
      <w:numFmt w:val="decimal"/>
      <w:lvlText w:val="%1.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45">
    <w:nsid w:val="7F320578"/>
    <w:multiLevelType w:val="hybridMultilevel"/>
    <w:tmpl w:val="7FEACB90"/>
    <w:lvl w:ilvl="0" w:tplc="02DCED06">
      <w:start w:val="1"/>
      <w:numFmt w:val="decimal"/>
      <w:lvlText w:val="%1)"/>
      <w:lvlJc w:val="left"/>
      <w:pPr>
        <w:ind w:left="153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>
      <w:start w:val="1"/>
      <w:numFmt w:val="lowerRoman"/>
      <w:lvlText w:val="%6."/>
      <w:lvlJc w:val="right"/>
      <w:pPr>
        <w:ind w:left="5130" w:hanging="180"/>
      </w:pPr>
    </w:lvl>
    <w:lvl w:ilvl="6" w:tplc="0409000F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46">
    <w:nsid w:val="7F7C0366"/>
    <w:multiLevelType w:val="hybridMultilevel"/>
    <w:tmpl w:val="9E4C41E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946677EC">
      <w:start w:val="1"/>
      <w:numFmt w:val="decimal"/>
      <w:lvlText w:val="%7."/>
      <w:lvlJc w:val="left"/>
      <w:pPr>
        <w:ind w:left="5040" w:hanging="360"/>
      </w:pPr>
      <w:rPr>
        <w:color w:val="000000" w:themeColor="text1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5"/>
  </w:num>
  <w:num w:numId="2">
    <w:abstractNumId w:val="19"/>
  </w:num>
  <w:num w:numId="3">
    <w:abstractNumId w:val="16"/>
  </w:num>
  <w:num w:numId="4">
    <w:abstractNumId w:val="29"/>
  </w:num>
  <w:num w:numId="5">
    <w:abstractNumId w:val="36"/>
  </w:num>
  <w:num w:numId="6">
    <w:abstractNumId w:val="3"/>
  </w:num>
  <w:num w:numId="7">
    <w:abstractNumId w:val="26"/>
  </w:num>
  <w:num w:numId="8">
    <w:abstractNumId w:val="38"/>
  </w:num>
  <w:num w:numId="9">
    <w:abstractNumId w:val="39"/>
  </w:num>
  <w:num w:numId="10">
    <w:abstractNumId w:val="27"/>
  </w:num>
  <w:num w:numId="11">
    <w:abstractNumId w:val="37"/>
  </w:num>
  <w:num w:numId="12">
    <w:abstractNumId w:val="24"/>
  </w:num>
  <w:num w:numId="13">
    <w:abstractNumId w:val="42"/>
  </w:num>
  <w:num w:numId="14">
    <w:abstractNumId w:val="17"/>
  </w:num>
  <w:num w:numId="15">
    <w:abstractNumId w:val="10"/>
  </w:num>
  <w:num w:numId="16">
    <w:abstractNumId w:val="4"/>
  </w:num>
  <w:num w:numId="17">
    <w:abstractNumId w:val="7"/>
  </w:num>
  <w:num w:numId="18">
    <w:abstractNumId w:val="6"/>
  </w:num>
  <w:num w:numId="19">
    <w:abstractNumId w:val="43"/>
  </w:num>
  <w:num w:numId="20">
    <w:abstractNumId w:val="9"/>
  </w:num>
  <w:num w:numId="21">
    <w:abstractNumId w:val="14"/>
  </w:num>
  <w:num w:numId="22">
    <w:abstractNumId w:val="31"/>
  </w:num>
  <w:num w:numId="23">
    <w:abstractNumId w:val="2"/>
  </w:num>
  <w:num w:numId="24">
    <w:abstractNumId w:val="20"/>
  </w:num>
  <w:num w:numId="25">
    <w:abstractNumId w:val="12"/>
  </w:num>
  <w:num w:numId="26">
    <w:abstractNumId w:val="23"/>
  </w:num>
  <w:num w:numId="27">
    <w:abstractNumId w:val="22"/>
  </w:num>
  <w:num w:numId="28">
    <w:abstractNumId w:val="15"/>
  </w:num>
  <w:num w:numId="29">
    <w:abstractNumId w:val="28"/>
  </w:num>
  <w:num w:numId="30">
    <w:abstractNumId w:val="33"/>
  </w:num>
  <w:num w:numId="31">
    <w:abstractNumId w:val="40"/>
  </w:num>
  <w:num w:numId="32">
    <w:abstractNumId w:val="46"/>
  </w:num>
  <w:num w:numId="33">
    <w:abstractNumId w:val="45"/>
  </w:num>
  <w:num w:numId="34">
    <w:abstractNumId w:val="25"/>
  </w:num>
  <w:num w:numId="35">
    <w:abstractNumId w:val="32"/>
  </w:num>
  <w:num w:numId="36">
    <w:abstractNumId w:val="44"/>
  </w:num>
  <w:num w:numId="37">
    <w:abstractNumId w:val="34"/>
  </w:num>
  <w:num w:numId="38">
    <w:abstractNumId w:val="1"/>
  </w:num>
  <w:num w:numId="39">
    <w:abstractNumId w:val="18"/>
  </w:num>
  <w:num w:numId="40">
    <w:abstractNumId w:val="41"/>
  </w:num>
  <w:num w:numId="41">
    <w:abstractNumId w:val="30"/>
  </w:num>
  <w:num w:numId="42">
    <w:abstractNumId w:val="13"/>
  </w:num>
  <w:num w:numId="43">
    <w:abstractNumId w:val="21"/>
  </w:num>
  <w:num w:numId="44">
    <w:abstractNumId w:val="8"/>
  </w:num>
  <w:num w:numId="45">
    <w:abstractNumId w:val="11"/>
  </w:num>
  <w:num w:numId="46">
    <w:abstractNumId w:val="0"/>
  </w:num>
  <w:num w:numId="47">
    <w:abstractNumId w:val="5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26B6A"/>
    <w:rsid w:val="00000C81"/>
    <w:rsid w:val="00000C92"/>
    <w:rsid w:val="000014C8"/>
    <w:rsid w:val="0000164B"/>
    <w:rsid w:val="0000168A"/>
    <w:rsid w:val="00002603"/>
    <w:rsid w:val="00002725"/>
    <w:rsid w:val="00005817"/>
    <w:rsid w:val="00005900"/>
    <w:rsid w:val="00007EC0"/>
    <w:rsid w:val="00010DE8"/>
    <w:rsid w:val="00013EBC"/>
    <w:rsid w:val="00014E4C"/>
    <w:rsid w:val="000152BC"/>
    <w:rsid w:val="000155B5"/>
    <w:rsid w:val="00015B3E"/>
    <w:rsid w:val="000215A2"/>
    <w:rsid w:val="0002178D"/>
    <w:rsid w:val="000217C6"/>
    <w:rsid w:val="00022956"/>
    <w:rsid w:val="00023109"/>
    <w:rsid w:val="00023AEF"/>
    <w:rsid w:val="00025CD5"/>
    <w:rsid w:val="00026E36"/>
    <w:rsid w:val="0003308D"/>
    <w:rsid w:val="00033D49"/>
    <w:rsid w:val="00033DB0"/>
    <w:rsid w:val="00034121"/>
    <w:rsid w:val="0003427C"/>
    <w:rsid w:val="00036129"/>
    <w:rsid w:val="00036CFC"/>
    <w:rsid w:val="000407A4"/>
    <w:rsid w:val="000411E2"/>
    <w:rsid w:val="000430C8"/>
    <w:rsid w:val="00045A7E"/>
    <w:rsid w:val="00045C58"/>
    <w:rsid w:val="00046ABC"/>
    <w:rsid w:val="00046C2E"/>
    <w:rsid w:val="000537FA"/>
    <w:rsid w:val="00053969"/>
    <w:rsid w:val="00056497"/>
    <w:rsid w:val="00056818"/>
    <w:rsid w:val="00056CAC"/>
    <w:rsid w:val="00064E31"/>
    <w:rsid w:val="00065922"/>
    <w:rsid w:val="000678D0"/>
    <w:rsid w:val="00070BCF"/>
    <w:rsid w:val="00070C11"/>
    <w:rsid w:val="000743CB"/>
    <w:rsid w:val="00075DED"/>
    <w:rsid w:val="00080056"/>
    <w:rsid w:val="000836F8"/>
    <w:rsid w:val="0008578C"/>
    <w:rsid w:val="00085B55"/>
    <w:rsid w:val="00085E74"/>
    <w:rsid w:val="000875BE"/>
    <w:rsid w:val="00087C4D"/>
    <w:rsid w:val="00090534"/>
    <w:rsid w:val="00092ACC"/>
    <w:rsid w:val="00095613"/>
    <w:rsid w:val="00096094"/>
    <w:rsid w:val="00096DC5"/>
    <w:rsid w:val="000A0CEA"/>
    <w:rsid w:val="000A0D16"/>
    <w:rsid w:val="000A0F07"/>
    <w:rsid w:val="000A1D10"/>
    <w:rsid w:val="000A6275"/>
    <w:rsid w:val="000B08DA"/>
    <w:rsid w:val="000B1B1E"/>
    <w:rsid w:val="000B2075"/>
    <w:rsid w:val="000B302B"/>
    <w:rsid w:val="000B36E6"/>
    <w:rsid w:val="000B3F3F"/>
    <w:rsid w:val="000B488C"/>
    <w:rsid w:val="000C032C"/>
    <w:rsid w:val="000C0EBB"/>
    <w:rsid w:val="000C108F"/>
    <w:rsid w:val="000C149B"/>
    <w:rsid w:val="000C4842"/>
    <w:rsid w:val="000C6741"/>
    <w:rsid w:val="000D00C5"/>
    <w:rsid w:val="000D505E"/>
    <w:rsid w:val="000D5342"/>
    <w:rsid w:val="000D5B5E"/>
    <w:rsid w:val="000D5C2A"/>
    <w:rsid w:val="000D71C7"/>
    <w:rsid w:val="000E1DD9"/>
    <w:rsid w:val="000E5FED"/>
    <w:rsid w:val="000E6938"/>
    <w:rsid w:val="000F1111"/>
    <w:rsid w:val="000F3E9A"/>
    <w:rsid w:val="000F5B33"/>
    <w:rsid w:val="000F61BD"/>
    <w:rsid w:val="0010100C"/>
    <w:rsid w:val="00102E02"/>
    <w:rsid w:val="001031CC"/>
    <w:rsid w:val="001047E1"/>
    <w:rsid w:val="00105CD5"/>
    <w:rsid w:val="00105F80"/>
    <w:rsid w:val="0010799F"/>
    <w:rsid w:val="00107E4E"/>
    <w:rsid w:val="00110309"/>
    <w:rsid w:val="00110891"/>
    <w:rsid w:val="00116E6C"/>
    <w:rsid w:val="001173A7"/>
    <w:rsid w:val="001209DE"/>
    <w:rsid w:val="00120A87"/>
    <w:rsid w:val="00121E37"/>
    <w:rsid w:val="00121EF1"/>
    <w:rsid w:val="00125ADB"/>
    <w:rsid w:val="00126516"/>
    <w:rsid w:val="001268AE"/>
    <w:rsid w:val="001300BB"/>
    <w:rsid w:val="001301B5"/>
    <w:rsid w:val="00133FB7"/>
    <w:rsid w:val="00135757"/>
    <w:rsid w:val="00135945"/>
    <w:rsid w:val="00135F0C"/>
    <w:rsid w:val="00142582"/>
    <w:rsid w:val="00144997"/>
    <w:rsid w:val="00144C87"/>
    <w:rsid w:val="00145900"/>
    <w:rsid w:val="00154E9C"/>
    <w:rsid w:val="001569D2"/>
    <w:rsid w:val="0015790B"/>
    <w:rsid w:val="00163678"/>
    <w:rsid w:val="00163E3D"/>
    <w:rsid w:val="0016447C"/>
    <w:rsid w:val="001736C6"/>
    <w:rsid w:val="001743FE"/>
    <w:rsid w:val="0017504A"/>
    <w:rsid w:val="00175DCE"/>
    <w:rsid w:val="00180A70"/>
    <w:rsid w:val="00180F60"/>
    <w:rsid w:val="00182698"/>
    <w:rsid w:val="00182B3F"/>
    <w:rsid w:val="00182B52"/>
    <w:rsid w:val="00182D47"/>
    <w:rsid w:val="00186902"/>
    <w:rsid w:val="00192581"/>
    <w:rsid w:val="00193381"/>
    <w:rsid w:val="001945FE"/>
    <w:rsid w:val="0019712C"/>
    <w:rsid w:val="001979A2"/>
    <w:rsid w:val="001A188B"/>
    <w:rsid w:val="001A22CF"/>
    <w:rsid w:val="001A2343"/>
    <w:rsid w:val="001A4EFE"/>
    <w:rsid w:val="001A6056"/>
    <w:rsid w:val="001A71AF"/>
    <w:rsid w:val="001A7587"/>
    <w:rsid w:val="001A7B81"/>
    <w:rsid w:val="001A7FF3"/>
    <w:rsid w:val="001B1892"/>
    <w:rsid w:val="001B1B30"/>
    <w:rsid w:val="001B2EF9"/>
    <w:rsid w:val="001B2F88"/>
    <w:rsid w:val="001B3323"/>
    <w:rsid w:val="001B42F0"/>
    <w:rsid w:val="001B450B"/>
    <w:rsid w:val="001B513F"/>
    <w:rsid w:val="001B7827"/>
    <w:rsid w:val="001C0B3B"/>
    <w:rsid w:val="001C1D4A"/>
    <w:rsid w:val="001C3CAB"/>
    <w:rsid w:val="001C418E"/>
    <w:rsid w:val="001C4411"/>
    <w:rsid w:val="001C59A8"/>
    <w:rsid w:val="001C7E13"/>
    <w:rsid w:val="001D1169"/>
    <w:rsid w:val="001D1F07"/>
    <w:rsid w:val="001D207F"/>
    <w:rsid w:val="001D39B5"/>
    <w:rsid w:val="001D7089"/>
    <w:rsid w:val="001E1585"/>
    <w:rsid w:val="001E16CF"/>
    <w:rsid w:val="001E180C"/>
    <w:rsid w:val="001E2420"/>
    <w:rsid w:val="001E3554"/>
    <w:rsid w:val="001E3C69"/>
    <w:rsid w:val="001E408F"/>
    <w:rsid w:val="001E4E90"/>
    <w:rsid w:val="001E5710"/>
    <w:rsid w:val="001E5AB6"/>
    <w:rsid w:val="001E5FC7"/>
    <w:rsid w:val="001E7F3B"/>
    <w:rsid w:val="001F0135"/>
    <w:rsid w:val="001F0EEF"/>
    <w:rsid w:val="001F1030"/>
    <w:rsid w:val="001F1FAE"/>
    <w:rsid w:val="001F280D"/>
    <w:rsid w:val="001F3442"/>
    <w:rsid w:val="001F36A5"/>
    <w:rsid w:val="001F3EC1"/>
    <w:rsid w:val="001F6174"/>
    <w:rsid w:val="00200A14"/>
    <w:rsid w:val="00200F9B"/>
    <w:rsid w:val="0020451A"/>
    <w:rsid w:val="002065CB"/>
    <w:rsid w:val="002066D8"/>
    <w:rsid w:val="00206BB8"/>
    <w:rsid w:val="002078A4"/>
    <w:rsid w:val="00213D74"/>
    <w:rsid w:val="00214A57"/>
    <w:rsid w:val="0021712E"/>
    <w:rsid w:val="00220259"/>
    <w:rsid w:val="002204AC"/>
    <w:rsid w:val="002214B4"/>
    <w:rsid w:val="00221627"/>
    <w:rsid w:val="00221C12"/>
    <w:rsid w:val="002225E2"/>
    <w:rsid w:val="00222788"/>
    <w:rsid w:val="00223AF5"/>
    <w:rsid w:val="00223CE4"/>
    <w:rsid w:val="00224065"/>
    <w:rsid w:val="002241C6"/>
    <w:rsid w:val="00225CFE"/>
    <w:rsid w:val="00226884"/>
    <w:rsid w:val="00230116"/>
    <w:rsid w:val="002306D8"/>
    <w:rsid w:val="00231CA1"/>
    <w:rsid w:val="00231D3B"/>
    <w:rsid w:val="00232A6F"/>
    <w:rsid w:val="00233AD3"/>
    <w:rsid w:val="0024175B"/>
    <w:rsid w:val="00241793"/>
    <w:rsid w:val="00243393"/>
    <w:rsid w:val="002435D3"/>
    <w:rsid w:val="002472C9"/>
    <w:rsid w:val="00251067"/>
    <w:rsid w:val="00253961"/>
    <w:rsid w:val="00254D86"/>
    <w:rsid w:val="0025599A"/>
    <w:rsid w:val="00257D92"/>
    <w:rsid w:val="002614AF"/>
    <w:rsid w:val="00261CB3"/>
    <w:rsid w:val="002643CF"/>
    <w:rsid w:val="00265BF5"/>
    <w:rsid w:val="00266D38"/>
    <w:rsid w:val="0026712F"/>
    <w:rsid w:val="00270607"/>
    <w:rsid w:val="00270B17"/>
    <w:rsid w:val="00270C18"/>
    <w:rsid w:val="00274DA8"/>
    <w:rsid w:val="0027648B"/>
    <w:rsid w:val="0028138E"/>
    <w:rsid w:val="002814B1"/>
    <w:rsid w:val="0028175C"/>
    <w:rsid w:val="00282DA7"/>
    <w:rsid w:val="00283179"/>
    <w:rsid w:val="0028497A"/>
    <w:rsid w:val="00284993"/>
    <w:rsid w:val="00285951"/>
    <w:rsid w:val="00285D34"/>
    <w:rsid w:val="0028651C"/>
    <w:rsid w:val="00286F2C"/>
    <w:rsid w:val="002876D0"/>
    <w:rsid w:val="00287716"/>
    <w:rsid w:val="00287C5D"/>
    <w:rsid w:val="00287FFB"/>
    <w:rsid w:val="00290245"/>
    <w:rsid w:val="00292315"/>
    <w:rsid w:val="00293BBB"/>
    <w:rsid w:val="00294A00"/>
    <w:rsid w:val="0029552E"/>
    <w:rsid w:val="002958C3"/>
    <w:rsid w:val="00296271"/>
    <w:rsid w:val="0029678F"/>
    <w:rsid w:val="002A0707"/>
    <w:rsid w:val="002A20FB"/>
    <w:rsid w:val="002A58F5"/>
    <w:rsid w:val="002A7CB1"/>
    <w:rsid w:val="002B06ED"/>
    <w:rsid w:val="002B0D62"/>
    <w:rsid w:val="002B179B"/>
    <w:rsid w:val="002B28D7"/>
    <w:rsid w:val="002B3168"/>
    <w:rsid w:val="002B341E"/>
    <w:rsid w:val="002B3F01"/>
    <w:rsid w:val="002B4F5A"/>
    <w:rsid w:val="002B6D2C"/>
    <w:rsid w:val="002C1295"/>
    <w:rsid w:val="002C2C51"/>
    <w:rsid w:val="002C3653"/>
    <w:rsid w:val="002C38D1"/>
    <w:rsid w:val="002C469A"/>
    <w:rsid w:val="002C59BA"/>
    <w:rsid w:val="002C627C"/>
    <w:rsid w:val="002C68FB"/>
    <w:rsid w:val="002C6ED6"/>
    <w:rsid w:val="002C7191"/>
    <w:rsid w:val="002C76D4"/>
    <w:rsid w:val="002D2D96"/>
    <w:rsid w:val="002D430F"/>
    <w:rsid w:val="002D73A9"/>
    <w:rsid w:val="002E4E6F"/>
    <w:rsid w:val="002E4F6B"/>
    <w:rsid w:val="002E53C0"/>
    <w:rsid w:val="002E5A6D"/>
    <w:rsid w:val="002F16AE"/>
    <w:rsid w:val="002F455E"/>
    <w:rsid w:val="002F4853"/>
    <w:rsid w:val="002F5499"/>
    <w:rsid w:val="002F5CBD"/>
    <w:rsid w:val="002F5EB6"/>
    <w:rsid w:val="002F74D0"/>
    <w:rsid w:val="0030129C"/>
    <w:rsid w:val="00302F66"/>
    <w:rsid w:val="00303EE4"/>
    <w:rsid w:val="00305EBB"/>
    <w:rsid w:val="00306A7C"/>
    <w:rsid w:val="00306E09"/>
    <w:rsid w:val="00311FE7"/>
    <w:rsid w:val="0031329F"/>
    <w:rsid w:val="003150B1"/>
    <w:rsid w:val="00315F33"/>
    <w:rsid w:val="00316303"/>
    <w:rsid w:val="003174D5"/>
    <w:rsid w:val="0032181F"/>
    <w:rsid w:val="00322765"/>
    <w:rsid w:val="00323071"/>
    <w:rsid w:val="003234E4"/>
    <w:rsid w:val="00331657"/>
    <w:rsid w:val="003334C1"/>
    <w:rsid w:val="00334A32"/>
    <w:rsid w:val="00336B38"/>
    <w:rsid w:val="003376A4"/>
    <w:rsid w:val="00341CBB"/>
    <w:rsid w:val="00343F04"/>
    <w:rsid w:val="003446D1"/>
    <w:rsid w:val="003476CF"/>
    <w:rsid w:val="00350050"/>
    <w:rsid w:val="0035080F"/>
    <w:rsid w:val="0035104D"/>
    <w:rsid w:val="00352D0A"/>
    <w:rsid w:val="00354C63"/>
    <w:rsid w:val="00355A6E"/>
    <w:rsid w:val="00355E23"/>
    <w:rsid w:val="0035643A"/>
    <w:rsid w:val="0036095E"/>
    <w:rsid w:val="00362C73"/>
    <w:rsid w:val="003638B8"/>
    <w:rsid w:val="00364BEB"/>
    <w:rsid w:val="003654D7"/>
    <w:rsid w:val="00365CE3"/>
    <w:rsid w:val="00370DCC"/>
    <w:rsid w:val="00374722"/>
    <w:rsid w:val="0037779F"/>
    <w:rsid w:val="00380612"/>
    <w:rsid w:val="0038271A"/>
    <w:rsid w:val="00384D7E"/>
    <w:rsid w:val="00387821"/>
    <w:rsid w:val="003900B6"/>
    <w:rsid w:val="00390666"/>
    <w:rsid w:val="00391D4A"/>
    <w:rsid w:val="00392F7D"/>
    <w:rsid w:val="00393300"/>
    <w:rsid w:val="00394BC3"/>
    <w:rsid w:val="00394E1F"/>
    <w:rsid w:val="0039511F"/>
    <w:rsid w:val="003955F8"/>
    <w:rsid w:val="003A466F"/>
    <w:rsid w:val="003A664C"/>
    <w:rsid w:val="003A69DE"/>
    <w:rsid w:val="003A6B58"/>
    <w:rsid w:val="003A6CC7"/>
    <w:rsid w:val="003B3545"/>
    <w:rsid w:val="003B5C09"/>
    <w:rsid w:val="003B68B5"/>
    <w:rsid w:val="003B73DC"/>
    <w:rsid w:val="003C1296"/>
    <w:rsid w:val="003C416F"/>
    <w:rsid w:val="003C5214"/>
    <w:rsid w:val="003C7184"/>
    <w:rsid w:val="003C7EB2"/>
    <w:rsid w:val="003D2DE1"/>
    <w:rsid w:val="003D32FE"/>
    <w:rsid w:val="003D479A"/>
    <w:rsid w:val="003D605A"/>
    <w:rsid w:val="003D694D"/>
    <w:rsid w:val="003E40BA"/>
    <w:rsid w:val="003E49F7"/>
    <w:rsid w:val="003E5E45"/>
    <w:rsid w:val="003E7778"/>
    <w:rsid w:val="003F07B4"/>
    <w:rsid w:val="003F08F8"/>
    <w:rsid w:val="003F227E"/>
    <w:rsid w:val="003F2B8F"/>
    <w:rsid w:val="003F40F7"/>
    <w:rsid w:val="003F457B"/>
    <w:rsid w:val="003F676F"/>
    <w:rsid w:val="00401629"/>
    <w:rsid w:val="004048AC"/>
    <w:rsid w:val="004065E5"/>
    <w:rsid w:val="00406621"/>
    <w:rsid w:val="00406633"/>
    <w:rsid w:val="0041109C"/>
    <w:rsid w:val="004111CA"/>
    <w:rsid w:val="00412D62"/>
    <w:rsid w:val="00413A5C"/>
    <w:rsid w:val="004146A1"/>
    <w:rsid w:val="004149A7"/>
    <w:rsid w:val="00414C78"/>
    <w:rsid w:val="00414D8A"/>
    <w:rsid w:val="00416D2F"/>
    <w:rsid w:val="004172CF"/>
    <w:rsid w:val="00420EF9"/>
    <w:rsid w:val="004213A8"/>
    <w:rsid w:val="00422546"/>
    <w:rsid w:val="00423391"/>
    <w:rsid w:val="00424888"/>
    <w:rsid w:val="00425AD3"/>
    <w:rsid w:val="004271AA"/>
    <w:rsid w:val="00427DE7"/>
    <w:rsid w:val="00427EC0"/>
    <w:rsid w:val="0043018B"/>
    <w:rsid w:val="0043224A"/>
    <w:rsid w:val="004328D9"/>
    <w:rsid w:val="00434866"/>
    <w:rsid w:val="004365B1"/>
    <w:rsid w:val="00440B48"/>
    <w:rsid w:val="00442D3D"/>
    <w:rsid w:val="004432CC"/>
    <w:rsid w:val="00444656"/>
    <w:rsid w:val="00445DE0"/>
    <w:rsid w:val="004471E6"/>
    <w:rsid w:val="004475CA"/>
    <w:rsid w:val="00453F85"/>
    <w:rsid w:val="004549A3"/>
    <w:rsid w:val="0045527C"/>
    <w:rsid w:val="004565C8"/>
    <w:rsid w:val="00460DF3"/>
    <w:rsid w:val="00462DF8"/>
    <w:rsid w:val="00463B0F"/>
    <w:rsid w:val="00463C8E"/>
    <w:rsid w:val="00466B87"/>
    <w:rsid w:val="00467EFD"/>
    <w:rsid w:val="00471F21"/>
    <w:rsid w:val="0047215F"/>
    <w:rsid w:val="00474E73"/>
    <w:rsid w:val="00475E40"/>
    <w:rsid w:val="004769DE"/>
    <w:rsid w:val="00476FAA"/>
    <w:rsid w:val="004774FA"/>
    <w:rsid w:val="00480272"/>
    <w:rsid w:val="00481C32"/>
    <w:rsid w:val="00483453"/>
    <w:rsid w:val="00484A97"/>
    <w:rsid w:val="004850CA"/>
    <w:rsid w:val="00487686"/>
    <w:rsid w:val="00487E4F"/>
    <w:rsid w:val="0049473B"/>
    <w:rsid w:val="00496AFA"/>
    <w:rsid w:val="004A02D0"/>
    <w:rsid w:val="004A096D"/>
    <w:rsid w:val="004A0DF8"/>
    <w:rsid w:val="004A16C8"/>
    <w:rsid w:val="004A2F77"/>
    <w:rsid w:val="004A6D18"/>
    <w:rsid w:val="004A6F9D"/>
    <w:rsid w:val="004A766B"/>
    <w:rsid w:val="004B07C2"/>
    <w:rsid w:val="004B1555"/>
    <w:rsid w:val="004B3004"/>
    <w:rsid w:val="004B3465"/>
    <w:rsid w:val="004B5CE6"/>
    <w:rsid w:val="004B6636"/>
    <w:rsid w:val="004B67E5"/>
    <w:rsid w:val="004C294A"/>
    <w:rsid w:val="004C2A34"/>
    <w:rsid w:val="004C2A6C"/>
    <w:rsid w:val="004C356D"/>
    <w:rsid w:val="004C40A9"/>
    <w:rsid w:val="004C4363"/>
    <w:rsid w:val="004C4637"/>
    <w:rsid w:val="004C53A0"/>
    <w:rsid w:val="004D08D5"/>
    <w:rsid w:val="004D2CE1"/>
    <w:rsid w:val="004D3EA5"/>
    <w:rsid w:val="004E183C"/>
    <w:rsid w:val="004E3251"/>
    <w:rsid w:val="004E5489"/>
    <w:rsid w:val="004E5F3F"/>
    <w:rsid w:val="004E6152"/>
    <w:rsid w:val="004E63D4"/>
    <w:rsid w:val="004E6B11"/>
    <w:rsid w:val="004E6F86"/>
    <w:rsid w:val="004F14EB"/>
    <w:rsid w:val="004F24E8"/>
    <w:rsid w:val="004F27F3"/>
    <w:rsid w:val="004F32C5"/>
    <w:rsid w:val="004F388D"/>
    <w:rsid w:val="004F52A2"/>
    <w:rsid w:val="004F565E"/>
    <w:rsid w:val="004F6399"/>
    <w:rsid w:val="004F689E"/>
    <w:rsid w:val="004F7060"/>
    <w:rsid w:val="004F707B"/>
    <w:rsid w:val="004F7157"/>
    <w:rsid w:val="00504B4D"/>
    <w:rsid w:val="00505C2E"/>
    <w:rsid w:val="00511AA0"/>
    <w:rsid w:val="00511ECD"/>
    <w:rsid w:val="00512514"/>
    <w:rsid w:val="00513B1F"/>
    <w:rsid w:val="00521012"/>
    <w:rsid w:val="005215E2"/>
    <w:rsid w:val="005229CD"/>
    <w:rsid w:val="00526299"/>
    <w:rsid w:val="005262B6"/>
    <w:rsid w:val="00526876"/>
    <w:rsid w:val="005278E2"/>
    <w:rsid w:val="00541924"/>
    <w:rsid w:val="005450F2"/>
    <w:rsid w:val="00545789"/>
    <w:rsid w:val="00552D32"/>
    <w:rsid w:val="0055426D"/>
    <w:rsid w:val="005552FD"/>
    <w:rsid w:val="00555551"/>
    <w:rsid w:val="0055558A"/>
    <w:rsid w:val="005557AE"/>
    <w:rsid w:val="0055588F"/>
    <w:rsid w:val="0055739C"/>
    <w:rsid w:val="00567305"/>
    <w:rsid w:val="00567FE6"/>
    <w:rsid w:val="005726EC"/>
    <w:rsid w:val="00574097"/>
    <w:rsid w:val="00574870"/>
    <w:rsid w:val="00575536"/>
    <w:rsid w:val="005761F4"/>
    <w:rsid w:val="00576C1E"/>
    <w:rsid w:val="00577EC2"/>
    <w:rsid w:val="005814AE"/>
    <w:rsid w:val="005817AA"/>
    <w:rsid w:val="00584C88"/>
    <w:rsid w:val="00587549"/>
    <w:rsid w:val="00590749"/>
    <w:rsid w:val="00592156"/>
    <w:rsid w:val="0059223B"/>
    <w:rsid w:val="00592C67"/>
    <w:rsid w:val="00593A22"/>
    <w:rsid w:val="005964BC"/>
    <w:rsid w:val="0059722A"/>
    <w:rsid w:val="00597370"/>
    <w:rsid w:val="00597440"/>
    <w:rsid w:val="00597B06"/>
    <w:rsid w:val="005A1001"/>
    <w:rsid w:val="005A2F4C"/>
    <w:rsid w:val="005A3514"/>
    <w:rsid w:val="005A6E2F"/>
    <w:rsid w:val="005B2639"/>
    <w:rsid w:val="005B353E"/>
    <w:rsid w:val="005B5BAC"/>
    <w:rsid w:val="005B6714"/>
    <w:rsid w:val="005B6C04"/>
    <w:rsid w:val="005B7D02"/>
    <w:rsid w:val="005C0ABD"/>
    <w:rsid w:val="005C3674"/>
    <w:rsid w:val="005C777A"/>
    <w:rsid w:val="005C7EF5"/>
    <w:rsid w:val="005D0769"/>
    <w:rsid w:val="005D08D3"/>
    <w:rsid w:val="005D0919"/>
    <w:rsid w:val="005D0AD5"/>
    <w:rsid w:val="005D14CE"/>
    <w:rsid w:val="005D18F0"/>
    <w:rsid w:val="005D1CB5"/>
    <w:rsid w:val="005D23CF"/>
    <w:rsid w:val="005D3DE5"/>
    <w:rsid w:val="005D420F"/>
    <w:rsid w:val="005D5F42"/>
    <w:rsid w:val="005D72CE"/>
    <w:rsid w:val="005D7597"/>
    <w:rsid w:val="005E22E2"/>
    <w:rsid w:val="005E2463"/>
    <w:rsid w:val="005E289B"/>
    <w:rsid w:val="005E2FB9"/>
    <w:rsid w:val="005F136E"/>
    <w:rsid w:val="005F28AF"/>
    <w:rsid w:val="005F7F79"/>
    <w:rsid w:val="00600313"/>
    <w:rsid w:val="0060118A"/>
    <w:rsid w:val="00601A2F"/>
    <w:rsid w:val="00602F83"/>
    <w:rsid w:val="00604898"/>
    <w:rsid w:val="006048D4"/>
    <w:rsid w:val="00605101"/>
    <w:rsid w:val="006054DF"/>
    <w:rsid w:val="0060770B"/>
    <w:rsid w:val="0062221A"/>
    <w:rsid w:val="00624463"/>
    <w:rsid w:val="00625F28"/>
    <w:rsid w:val="00627D4C"/>
    <w:rsid w:val="006302A1"/>
    <w:rsid w:val="00631A82"/>
    <w:rsid w:val="006332BC"/>
    <w:rsid w:val="00634C95"/>
    <w:rsid w:val="006362FD"/>
    <w:rsid w:val="006409B3"/>
    <w:rsid w:val="00640B70"/>
    <w:rsid w:val="0064163D"/>
    <w:rsid w:val="00645339"/>
    <w:rsid w:val="0064548F"/>
    <w:rsid w:val="006458C4"/>
    <w:rsid w:val="00645E8E"/>
    <w:rsid w:val="00645F93"/>
    <w:rsid w:val="0064606B"/>
    <w:rsid w:val="006527F8"/>
    <w:rsid w:val="006547FB"/>
    <w:rsid w:val="00655E35"/>
    <w:rsid w:val="00655EA5"/>
    <w:rsid w:val="00656B43"/>
    <w:rsid w:val="00656F5D"/>
    <w:rsid w:val="006577FA"/>
    <w:rsid w:val="00657A1F"/>
    <w:rsid w:val="00660B88"/>
    <w:rsid w:val="00661612"/>
    <w:rsid w:val="0066432D"/>
    <w:rsid w:val="00664723"/>
    <w:rsid w:val="006651A0"/>
    <w:rsid w:val="006705DF"/>
    <w:rsid w:val="0067092F"/>
    <w:rsid w:val="00671217"/>
    <w:rsid w:val="00671782"/>
    <w:rsid w:val="00671AAE"/>
    <w:rsid w:val="00671F01"/>
    <w:rsid w:val="00672282"/>
    <w:rsid w:val="006735E2"/>
    <w:rsid w:val="00673F94"/>
    <w:rsid w:val="0067594C"/>
    <w:rsid w:val="00675A81"/>
    <w:rsid w:val="00675F79"/>
    <w:rsid w:val="00677113"/>
    <w:rsid w:val="00680740"/>
    <w:rsid w:val="006817EA"/>
    <w:rsid w:val="006824BF"/>
    <w:rsid w:val="00683962"/>
    <w:rsid w:val="006844D2"/>
    <w:rsid w:val="00685012"/>
    <w:rsid w:val="00685040"/>
    <w:rsid w:val="006854CA"/>
    <w:rsid w:val="0068556A"/>
    <w:rsid w:val="00686070"/>
    <w:rsid w:val="00686F94"/>
    <w:rsid w:val="006921C6"/>
    <w:rsid w:val="00693059"/>
    <w:rsid w:val="00693667"/>
    <w:rsid w:val="00694B73"/>
    <w:rsid w:val="00694BD2"/>
    <w:rsid w:val="006A228C"/>
    <w:rsid w:val="006A29DE"/>
    <w:rsid w:val="006A4877"/>
    <w:rsid w:val="006A5E2F"/>
    <w:rsid w:val="006A6C19"/>
    <w:rsid w:val="006B1530"/>
    <w:rsid w:val="006B239C"/>
    <w:rsid w:val="006B2456"/>
    <w:rsid w:val="006B52E2"/>
    <w:rsid w:val="006B53F6"/>
    <w:rsid w:val="006B7297"/>
    <w:rsid w:val="006B7BF5"/>
    <w:rsid w:val="006C0D50"/>
    <w:rsid w:val="006C2C4E"/>
    <w:rsid w:val="006C36C9"/>
    <w:rsid w:val="006C5221"/>
    <w:rsid w:val="006D112C"/>
    <w:rsid w:val="006D1C7E"/>
    <w:rsid w:val="006D265F"/>
    <w:rsid w:val="006D26B7"/>
    <w:rsid w:val="006D58CD"/>
    <w:rsid w:val="006D5CC6"/>
    <w:rsid w:val="006D71CE"/>
    <w:rsid w:val="006E0301"/>
    <w:rsid w:val="006E2820"/>
    <w:rsid w:val="006E2F62"/>
    <w:rsid w:val="006E39F2"/>
    <w:rsid w:val="006E722A"/>
    <w:rsid w:val="006F59EA"/>
    <w:rsid w:val="006F6D12"/>
    <w:rsid w:val="006F79FA"/>
    <w:rsid w:val="00701BA2"/>
    <w:rsid w:val="00705197"/>
    <w:rsid w:val="00705874"/>
    <w:rsid w:val="00706280"/>
    <w:rsid w:val="0070725E"/>
    <w:rsid w:val="007078C1"/>
    <w:rsid w:val="00707E0A"/>
    <w:rsid w:val="00710DB4"/>
    <w:rsid w:val="0071114B"/>
    <w:rsid w:val="007117C8"/>
    <w:rsid w:val="007134D4"/>
    <w:rsid w:val="00714A93"/>
    <w:rsid w:val="00715CBF"/>
    <w:rsid w:val="00721337"/>
    <w:rsid w:val="00722D3D"/>
    <w:rsid w:val="00723B71"/>
    <w:rsid w:val="007244C2"/>
    <w:rsid w:val="00724E20"/>
    <w:rsid w:val="00725600"/>
    <w:rsid w:val="0072615A"/>
    <w:rsid w:val="007272FF"/>
    <w:rsid w:val="00730492"/>
    <w:rsid w:val="00730D65"/>
    <w:rsid w:val="00731558"/>
    <w:rsid w:val="00732A0A"/>
    <w:rsid w:val="00732DFE"/>
    <w:rsid w:val="00732E25"/>
    <w:rsid w:val="00733ADE"/>
    <w:rsid w:val="00735178"/>
    <w:rsid w:val="00735E51"/>
    <w:rsid w:val="007364FA"/>
    <w:rsid w:val="0073700A"/>
    <w:rsid w:val="007371E9"/>
    <w:rsid w:val="007401AC"/>
    <w:rsid w:val="00742EFE"/>
    <w:rsid w:val="00745336"/>
    <w:rsid w:val="00746080"/>
    <w:rsid w:val="0074672B"/>
    <w:rsid w:val="007559B7"/>
    <w:rsid w:val="007608D7"/>
    <w:rsid w:val="007609F8"/>
    <w:rsid w:val="00760DCB"/>
    <w:rsid w:val="0076536F"/>
    <w:rsid w:val="00772B36"/>
    <w:rsid w:val="00774B2D"/>
    <w:rsid w:val="00774F4A"/>
    <w:rsid w:val="007755A4"/>
    <w:rsid w:val="007763DF"/>
    <w:rsid w:val="00777E2E"/>
    <w:rsid w:val="007823EA"/>
    <w:rsid w:val="0078531D"/>
    <w:rsid w:val="00785391"/>
    <w:rsid w:val="00786773"/>
    <w:rsid w:val="007868ED"/>
    <w:rsid w:val="00787A8D"/>
    <w:rsid w:val="007912C6"/>
    <w:rsid w:val="00793B4D"/>
    <w:rsid w:val="00793F00"/>
    <w:rsid w:val="00794675"/>
    <w:rsid w:val="0079486F"/>
    <w:rsid w:val="0079503B"/>
    <w:rsid w:val="00795309"/>
    <w:rsid w:val="007977FD"/>
    <w:rsid w:val="00797FE5"/>
    <w:rsid w:val="007A0A06"/>
    <w:rsid w:val="007A0B1F"/>
    <w:rsid w:val="007A19DC"/>
    <w:rsid w:val="007A236E"/>
    <w:rsid w:val="007A35DC"/>
    <w:rsid w:val="007A705D"/>
    <w:rsid w:val="007B03B4"/>
    <w:rsid w:val="007B0AD9"/>
    <w:rsid w:val="007B5D9C"/>
    <w:rsid w:val="007B6D1C"/>
    <w:rsid w:val="007C0861"/>
    <w:rsid w:val="007C09E1"/>
    <w:rsid w:val="007C157D"/>
    <w:rsid w:val="007C17F6"/>
    <w:rsid w:val="007C211B"/>
    <w:rsid w:val="007C266A"/>
    <w:rsid w:val="007C330F"/>
    <w:rsid w:val="007D2D96"/>
    <w:rsid w:val="007D3C35"/>
    <w:rsid w:val="007D5032"/>
    <w:rsid w:val="007E0793"/>
    <w:rsid w:val="007E0F32"/>
    <w:rsid w:val="007E1C01"/>
    <w:rsid w:val="007E29F5"/>
    <w:rsid w:val="007E308C"/>
    <w:rsid w:val="007E532F"/>
    <w:rsid w:val="007F03EE"/>
    <w:rsid w:val="007F244C"/>
    <w:rsid w:val="007F47A6"/>
    <w:rsid w:val="007F5675"/>
    <w:rsid w:val="007F581B"/>
    <w:rsid w:val="007F6B11"/>
    <w:rsid w:val="007F7CF8"/>
    <w:rsid w:val="008006D3"/>
    <w:rsid w:val="0080262F"/>
    <w:rsid w:val="00803DC3"/>
    <w:rsid w:val="00804398"/>
    <w:rsid w:val="00807C5A"/>
    <w:rsid w:val="00811B7E"/>
    <w:rsid w:val="00811D23"/>
    <w:rsid w:val="00811FA5"/>
    <w:rsid w:val="00812356"/>
    <w:rsid w:val="00814D86"/>
    <w:rsid w:val="00814E58"/>
    <w:rsid w:val="008165FA"/>
    <w:rsid w:val="00816D52"/>
    <w:rsid w:val="00821487"/>
    <w:rsid w:val="00822668"/>
    <w:rsid w:val="00825511"/>
    <w:rsid w:val="00826D04"/>
    <w:rsid w:val="008274D9"/>
    <w:rsid w:val="00827CAD"/>
    <w:rsid w:val="008347DA"/>
    <w:rsid w:val="00834F15"/>
    <w:rsid w:val="008362BD"/>
    <w:rsid w:val="008377AD"/>
    <w:rsid w:val="00840838"/>
    <w:rsid w:val="00842EC8"/>
    <w:rsid w:val="008445AC"/>
    <w:rsid w:val="00845104"/>
    <w:rsid w:val="008465ED"/>
    <w:rsid w:val="00847651"/>
    <w:rsid w:val="008518ED"/>
    <w:rsid w:val="00852353"/>
    <w:rsid w:val="00852799"/>
    <w:rsid w:val="00854716"/>
    <w:rsid w:val="0085506C"/>
    <w:rsid w:val="008559F7"/>
    <w:rsid w:val="00860134"/>
    <w:rsid w:val="008628BE"/>
    <w:rsid w:val="00863D93"/>
    <w:rsid w:val="0086633E"/>
    <w:rsid w:val="008670F1"/>
    <w:rsid w:val="00872DA4"/>
    <w:rsid w:val="008730AA"/>
    <w:rsid w:val="00874872"/>
    <w:rsid w:val="00874BA6"/>
    <w:rsid w:val="00874E6C"/>
    <w:rsid w:val="00876845"/>
    <w:rsid w:val="00876FB3"/>
    <w:rsid w:val="00880898"/>
    <w:rsid w:val="00881F51"/>
    <w:rsid w:val="00882BF6"/>
    <w:rsid w:val="0088315B"/>
    <w:rsid w:val="00883266"/>
    <w:rsid w:val="00883575"/>
    <w:rsid w:val="008836F5"/>
    <w:rsid w:val="00886009"/>
    <w:rsid w:val="00890A12"/>
    <w:rsid w:val="00894B7B"/>
    <w:rsid w:val="008968F8"/>
    <w:rsid w:val="00896D65"/>
    <w:rsid w:val="00897333"/>
    <w:rsid w:val="00897E7B"/>
    <w:rsid w:val="008A2754"/>
    <w:rsid w:val="008A2C4F"/>
    <w:rsid w:val="008A3A51"/>
    <w:rsid w:val="008A423C"/>
    <w:rsid w:val="008A4976"/>
    <w:rsid w:val="008A5559"/>
    <w:rsid w:val="008A710F"/>
    <w:rsid w:val="008A79D5"/>
    <w:rsid w:val="008B23CB"/>
    <w:rsid w:val="008B41CB"/>
    <w:rsid w:val="008B4CAC"/>
    <w:rsid w:val="008B4D89"/>
    <w:rsid w:val="008B4E6C"/>
    <w:rsid w:val="008B5D3A"/>
    <w:rsid w:val="008B687D"/>
    <w:rsid w:val="008B72FC"/>
    <w:rsid w:val="008C0559"/>
    <w:rsid w:val="008C0562"/>
    <w:rsid w:val="008C2AA5"/>
    <w:rsid w:val="008C2AB8"/>
    <w:rsid w:val="008C35A5"/>
    <w:rsid w:val="008C3D6D"/>
    <w:rsid w:val="008C58A1"/>
    <w:rsid w:val="008C5A35"/>
    <w:rsid w:val="008C6590"/>
    <w:rsid w:val="008C6DF1"/>
    <w:rsid w:val="008D020B"/>
    <w:rsid w:val="008D091F"/>
    <w:rsid w:val="008D2469"/>
    <w:rsid w:val="008D2484"/>
    <w:rsid w:val="008D2BB7"/>
    <w:rsid w:val="008D5C7F"/>
    <w:rsid w:val="008E10C4"/>
    <w:rsid w:val="008E1A89"/>
    <w:rsid w:val="008E3F57"/>
    <w:rsid w:val="008E5D97"/>
    <w:rsid w:val="008F0711"/>
    <w:rsid w:val="008F1BC9"/>
    <w:rsid w:val="008F79D0"/>
    <w:rsid w:val="009011C2"/>
    <w:rsid w:val="009018A7"/>
    <w:rsid w:val="0090292E"/>
    <w:rsid w:val="00903568"/>
    <w:rsid w:val="00903D2F"/>
    <w:rsid w:val="00911911"/>
    <w:rsid w:val="00911CC3"/>
    <w:rsid w:val="00913304"/>
    <w:rsid w:val="0091364D"/>
    <w:rsid w:val="00914102"/>
    <w:rsid w:val="0091602A"/>
    <w:rsid w:val="009178C1"/>
    <w:rsid w:val="00920BDA"/>
    <w:rsid w:val="00920DB2"/>
    <w:rsid w:val="00921A31"/>
    <w:rsid w:val="009223CF"/>
    <w:rsid w:val="009232D8"/>
    <w:rsid w:val="00924976"/>
    <w:rsid w:val="0093021F"/>
    <w:rsid w:val="00930DDC"/>
    <w:rsid w:val="009310E3"/>
    <w:rsid w:val="00933212"/>
    <w:rsid w:val="009338CA"/>
    <w:rsid w:val="00933F51"/>
    <w:rsid w:val="009349BB"/>
    <w:rsid w:val="00934D4A"/>
    <w:rsid w:val="0093589C"/>
    <w:rsid w:val="00937AB3"/>
    <w:rsid w:val="0094111C"/>
    <w:rsid w:val="00942EE9"/>
    <w:rsid w:val="00944A3B"/>
    <w:rsid w:val="00944FBF"/>
    <w:rsid w:val="00946ECF"/>
    <w:rsid w:val="0095016B"/>
    <w:rsid w:val="00951493"/>
    <w:rsid w:val="00951C28"/>
    <w:rsid w:val="0095322D"/>
    <w:rsid w:val="00953801"/>
    <w:rsid w:val="00955FAB"/>
    <w:rsid w:val="00956DF5"/>
    <w:rsid w:val="0095792B"/>
    <w:rsid w:val="00960791"/>
    <w:rsid w:val="00961ADC"/>
    <w:rsid w:val="00962862"/>
    <w:rsid w:val="009658E7"/>
    <w:rsid w:val="00966085"/>
    <w:rsid w:val="009719AE"/>
    <w:rsid w:val="00977097"/>
    <w:rsid w:val="009842B3"/>
    <w:rsid w:val="00984513"/>
    <w:rsid w:val="00986EB1"/>
    <w:rsid w:val="00987CBC"/>
    <w:rsid w:val="00990207"/>
    <w:rsid w:val="00993BBD"/>
    <w:rsid w:val="009949E3"/>
    <w:rsid w:val="00995B6D"/>
    <w:rsid w:val="00996CBD"/>
    <w:rsid w:val="00997E36"/>
    <w:rsid w:val="009A071F"/>
    <w:rsid w:val="009A0762"/>
    <w:rsid w:val="009A5214"/>
    <w:rsid w:val="009A6856"/>
    <w:rsid w:val="009A6BBF"/>
    <w:rsid w:val="009A7FCE"/>
    <w:rsid w:val="009B03C6"/>
    <w:rsid w:val="009B196E"/>
    <w:rsid w:val="009B2DED"/>
    <w:rsid w:val="009B390C"/>
    <w:rsid w:val="009B406E"/>
    <w:rsid w:val="009B4682"/>
    <w:rsid w:val="009B4EE5"/>
    <w:rsid w:val="009B7067"/>
    <w:rsid w:val="009B71DB"/>
    <w:rsid w:val="009C3A0D"/>
    <w:rsid w:val="009C4D38"/>
    <w:rsid w:val="009C6533"/>
    <w:rsid w:val="009C66EB"/>
    <w:rsid w:val="009C7333"/>
    <w:rsid w:val="009C7936"/>
    <w:rsid w:val="009D07CB"/>
    <w:rsid w:val="009D15CE"/>
    <w:rsid w:val="009D3D8D"/>
    <w:rsid w:val="009D521B"/>
    <w:rsid w:val="009D5789"/>
    <w:rsid w:val="009D6D45"/>
    <w:rsid w:val="009D7754"/>
    <w:rsid w:val="009E0A9C"/>
    <w:rsid w:val="009E1CEF"/>
    <w:rsid w:val="009E2B02"/>
    <w:rsid w:val="009E3771"/>
    <w:rsid w:val="009E389D"/>
    <w:rsid w:val="009E3914"/>
    <w:rsid w:val="009E3D75"/>
    <w:rsid w:val="009E43A5"/>
    <w:rsid w:val="009E453D"/>
    <w:rsid w:val="009F2DC2"/>
    <w:rsid w:val="009F36CB"/>
    <w:rsid w:val="009F4C74"/>
    <w:rsid w:val="009F59B9"/>
    <w:rsid w:val="009F60CD"/>
    <w:rsid w:val="00A02785"/>
    <w:rsid w:val="00A059A3"/>
    <w:rsid w:val="00A0631A"/>
    <w:rsid w:val="00A06BC7"/>
    <w:rsid w:val="00A07250"/>
    <w:rsid w:val="00A10DDF"/>
    <w:rsid w:val="00A119A2"/>
    <w:rsid w:val="00A14C25"/>
    <w:rsid w:val="00A14E38"/>
    <w:rsid w:val="00A150F5"/>
    <w:rsid w:val="00A171AB"/>
    <w:rsid w:val="00A200B0"/>
    <w:rsid w:val="00A20398"/>
    <w:rsid w:val="00A2090D"/>
    <w:rsid w:val="00A231CF"/>
    <w:rsid w:val="00A243CE"/>
    <w:rsid w:val="00A25BEB"/>
    <w:rsid w:val="00A3089A"/>
    <w:rsid w:val="00A31534"/>
    <w:rsid w:val="00A319A5"/>
    <w:rsid w:val="00A32D0D"/>
    <w:rsid w:val="00A3307F"/>
    <w:rsid w:val="00A336A5"/>
    <w:rsid w:val="00A349EB"/>
    <w:rsid w:val="00A378C0"/>
    <w:rsid w:val="00A37DEF"/>
    <w:rsid w:val="00A41128"/>
    <w:rsid w:val="00A41729"/>
    <w:rsid w:val="00A418DC"/>
    <w:rsid w:val="00A42DE1"/>
    <w:rsid w:val="00A44372"/>
    <w:rsid w:val="00A46A3D"/>
    <w:rsid w:val="00A47E89"/>
    <w:rsid w:val="00A51A28"/>
    <w:rsid w:val="00A51E13"/>
    <w:rsid w:val="00A555DA"/>
    <w:rsid w:val="00A55C44"/>
    <w:rsid w:val="00A57D7D"/>
    <w:rsid w:val="00A62906"/>
    <w:rsid w:val="00A62F7D"/>
    <w:rsid w:val="00A64C3D"/>
    <w:rsid w:val="00A65615"/>
    <w:rsid w:val="00A6565D"/>
    <w:rsid w:val="00A6672C"/>
    <w:rsid w:val="00A66C88"/>
    <w:rsid w:val="00A67913"/>
    <w:rsid w:val="00A67D93"/>
    <w:rsid w:val="00A7226D"/>
    <w:rsid w:val="00A72793"/>
    <w:rsid w:val="00A72CA6"/>
    <w:rsid w:val="00A741C2"/>
    <w:rsid w:val="00A74EF9"/>
    <w:rsid w:val="00A75E0C"/>
    <w:rsid w:val="00A80AF0"/>
    <w:rsid w:val="00A812F7"/>
    <w:rsid w:val="00A843FA"/>
    <w:rsid w:val="00A8498C"/>
    <w:rsid w:val="00A84B74"/>
    <w:rsid w:val="00A85526"/>
    <w:rsid w:val="00A85E05"/>
    <w:rsid w:val="00A85E4B"/>
    <w:rsid w:val="00A86229"/>
    <w:rsid w:val="00A90025"/>
    <w:rsid w:val="00A914E4"/>
    <w:rsid w:val="00A929B4"/>
    <w:rsid w:val="00A93105"/>
    <w:rsid w:val="00A965EE"/>
    <w:rsid w:val="00A976E5"/>
    <w:rsid w:val="00AA193A"/>
    <w:rsid w:val="00AA4FDE"/>
    <w:rsid w:val="00AA5AA0"/>
    <w:rsid w:val="00AA7079"/>
    <w:rsid w:val="00AA7775"/>
    <w:rsid w:val="00AB1DEB"/>
    <w:rsid w:val="00AB22B7"/>
    <w:rsid w:val="00AB31D3"/>
    <w:rsid w:val="00AB41DF"/>
    <w:rsid w:val="00AB48AE"/>
    <w:rsid w:val="00AB4BF3"/>
    <w:rsid w:val="00AB5988"/>
    <w:rsid w:val="00AB5D2B"/>
    <w:rsid w:val="00AB6AEB"/>
    <w:rsid w:val="00AC0C77"/>
    <w:rsid w:val="00AC163D"/>
    <w:rsid w:val="00AC1B19"/>
    <w:rsid w:val="00AC3DDC"/>
    <w:rsid w:val="00AC62E9"/>
    <w:rsid w:val="00AC6415"/>
    <w:rsid w:val="00AC6EDE"/>
    <w:rsid w:val="00AC785C"/>
    <w:rsid w:val="00AD1B1A"/>
    <w:rsid w:val="00AD3001"/>
    <w:rsid w:val="00AD4192"/>
    <w:rsid w:val="00AD4A1B"/>
    <w:rsid w:val="00AD6B2A"/>
    <w:rsid w:val="00AE08B2"/>
    <w:rsid w:val="00AE08D8"/>
    <w:rsid w:val="00AE16D2"/>
    <w:rsid w:val="00AE17FB"/>
    <w:rsid w:val="00AE2969"/>
    <w:rsid w:val="00AE2BFF"/>
    <w:rsid w:val="00AE61F7"/>
    <w:rsid w:val="00AE71DC"/>
    <w:rsid w:val="00AE789A"/>
    <w:rsid w:val="00AE7F4D"/>
    <w:rsid w:val="00AF072E"/>
    <w:rsid w:val="00AF1FE1"/>
    <w:rsid w:val="00AF47AF"/>
    <w:rsid w:val="00AF5C9A"/>
    <w:rsid w:val="00AF6DFF"/>
    <w:rsid w:val="00B058C2"/>
    <w:rsid w:val="00B05960"/>
    <w:rsid w:val="00B100F4"/>
    <w:rsid w:val="00B129E6"/>
    <w:rsid w:val="00B12DCD"/>
    <w:rsid w:val="00B1584F"/>
    <w:rsid w:val="00B204FE"/>
    <w:rsid w:val="00B22747"/>
    <w:rsid w:val="00B25006"/>
    <w:rsid w:val="00B26B6A"/>
    <w:rsid w:val="00B270B9"/>
    <w:rsid w:val="00B30806"/>
    <w:rsid w:val="00B30F0F"/>
    <w:rsid w:val="00B32245"/>
    <w:rsid w:val="00B325A9"/>
    <w:rsid w:val="00B34563"/>
    <w:rsid w:val="00B35882"/>
    <w:rsid w:val="00B35A08"/>
    <w:rsid w:val="00B40596"/>
    <w:rsid w:val="00B416FC"/>
    <w:rsid w:val="00B44F10"/>
    <w:rsid w:val="00B47668"/>
    <w:rsid w:val="00B53174"/>
    <w:rsid w:val="00B5457D"/>
    <w:rsid w:val="00B548F7"/>
    <w:rsid w:val="00B56778"/>
    <w:rsid w:val="00B57350"/>
    <w:rsid w:val="00B634B2"/>
    <w:rsid w:val="00B63899"/>
    <w:rsid w:val="00B706B9"/>
    <w:rsid w:val="00B71979"/>
    <w:rsid w:val="00B72B7E"/>
    <w:rsid w:val="00B74E8A"/>
    <w:rsid w:val="00B76CB9"/>
    <w:rsid w:val="00B773FF"/>
    <w:rsid w:val="00B80E40"/>
    <w:rsid w:val="00B813C7"/>
    <w:rsid w:val="00B819B5"/>
    <w:rsid w:val="00B81D3F"/>
    <w:rsid w:val="00B85415"/>
    <w:rsid w:val="00B86BD2"/>
    <w:rsid w:val="00B87122"/>
    <w:rsid w:val="00B87E98"/>
    <w:rsid w:val="00B90026"/>
    <w:rsid w:val="00B909FC"/>
    <w:rsid w:val="00B93A1E"/>
    <w:rsid w:val="00B94E8C"/>
    <w:rsid w:val="00B95D3F"/>
    <w:rsid w:val="00B96A33"/>
    <w:rsid w:val="00BA0A57"/>
    <w:rsid w:val="00BA0F01"/>
    <w:rsid w:val="00BA1455"/>
    <w:rsid w:val="00BA47C2"/>
    <w:rsid w:val="00BA5665"/>
    <w:rsid w:val="00BA5E8C"/>
    <w:rsid w:val="00BA7C05"/>
    <w:rsid w:val="00BB0B79"/>
    <w:rsid w:val="00BB0BDC"/>
    <w:rsid w:val="00BB0F8E"/>
    <w:rsid w:val="00BB1002"/>
    <w:rsid w:val="00BB162C"/>
    <w:rsid w:val="00BB1714"/>
    <w:rsid w:val="00BB316A"/>
    <w:rsid w:val="00BB32EA"/>
    <w:rsid w:val="00BB6068"/>
    <w:rsid w:val="00BB6CFA"/>
    <w:rsid w:val="00BB7006"/>
    <w:rsid w:val="00BB7024"/>
    <w:rsid w:val="00BC03E9"/>
    <w:rsid w:val="00BC2736"/>
    <w:rsid w:val="00BC2F63"/>
    <w:rsid w:val="00BC436F"/>
    <w:rsid w:val="00BC4482"/>
    <w:rsid w:val="00BC465E"/>
    <w:rsid w:val="00BC52AF"/>
    <w:rsid w:val="00BC5E8B"/>
    <w:rsid w:val="00BC7010"/>
    <w:rsid w:val="00BC77DD"/>
    <w:rsid w:val="00BD233E"/>
    <w:rsid w:val="00BD2734"/>
    <w:rsid w:val="00BD2CE5"/>
    <w:rsid w:val="00BD45F5"/>
    <w:rsid w:val="00BD53AE"/>
    <w:rsid w:val="00BD5630"/>
    <w:rsid w:val="00BD5A8E"/>
    <w:rsid w:val="00BD72D8"/>
    <w:rsid w:val="00BE293D"/>
    <w:rsid w:val="00BE39C1"/>
    <w:rsid w:val="00BE53D8"/>
    <w:rsid w:val="00BE53F2"/>
    <w:rsid w:val="00BE6A8D"/>
    <w:rsid w:val="00BE7113"/>
    <w:rsid w:val="00BF0297"/>
    <w:rsid w:val="00BF295C"/>
    <w:rsid w:val="00BF4B05"/>
    <w:rsid w:val="00BF4F17"/>
    <w:rsid w:val="00BF7031"/>
    <w:rsid w:val="00BF74C0"/>
    <w:rsid w:val="00C05A80"/>
    <w:rsid w:val="00C0781F"/>
    <w:rsid w:val="00C13C4E"/>
    <w:rsid w:val="00C141B5"/>
    <w:rsid w:val="00C14EEE"/>
    <w:rsid w:val="00C151E3"/>
    <w:rsid w:val="00C15862"/>
    <w:rsid w:val="00C15BF2"/>
    <w:rsid w:val="00C20F81"/>
    <w:rsid w:val="00C21EFD"/>
    <w:rsid w:val="00C21F09"/>
    <w:rsid w:val="00C244E4"/>
    <w:rsid w:val="00C24778"/>
    <w:rsid w:val="00C251F3"/>
    <w:rsid w:val="00C252A6"/>
    <w:rsid w:val="00C25CDB"/>
    <w:rsid w:val="00C265BC"/>
    <w:rsid w:val="00C270E6"/>
    <w:rsid w:val="00C27278"/>
    <w:rsid w:val="00C302A7"/>
    <w:rsid w:val="00C307E0"/>
    <w:rsid w:val="00C31100"/>
    <w:rsid w:val="00C32A2F"/>
    <w:rsid w:val="00C33737"/>
    <w:rsid w:val="00C33C0C"/>
    <w:rsid w:val="00C33FE0"/>
    <w:rsid w:val="00C349EC"/>
    <w:rsid w:val="00C34C04"/>
    <w:rsid w:val="00C35F5B"/>
    <w:rsid w:val="00C40C73"/>
    <w:rsid w:val="00C4277B"/>
    <w:rsid w:val="00C45141"/>
    <w:rsid w:val="00C512CB"/>
    <w:rsid w:val="00C53F62"/>
    <w:rsid w:val="00C5410E"/>
    <w:rsid w:val="00C54E95"/>
    <w:rsid w:val="00C55032"/>
    <w:rsid w:val="00C55150"/>
    <w:rsid w:val="00C552B5"/>
    <w:rsid w:val="00C57994"/>
    <w:rsid w:val="00C57AA6"/>
    <w:rsid w:val="00C6162C"/>
    <w:rsid w:val="00C61A4F"/>
    <w:rsid w:val="00C64471"/>
    <w:rsid w:val="00C64AFE"/>
    <w:rsid w:val="00C64B2B"/>
    <w:rsid w:val="00C64D1E"/>
    <w:rsid w:val="00C701FC"/>
    <w:rsid w:val="00C716B8"/>
    <w:rsid w:val="00C71EDD"/>
    <w:rsid w:val="00C730B4"/>
    <w:rsid w:val="00C74DE8"/>
    <w:rsid w:val="00C774CB"/>
    <w:rsid w:val="00C81718"/>
    <w:rsid w:val="00C81D11"/>
    <w:rsid w:val="00C83B70"/>
    <w:rsid w:val="00C83BD0"/>
    <w:rsid w:val="00C84251"/>
    <w:rsid w:val="00C851C4"/>
    <w:rsid w:val="00C90DC6"/>
    <w:rsid w:val="00C90E95"/>
    <w:rsid w:val="00C9451E"/>
    <w:rsid w:val="00C948E0"/>
    <w:rsid w:val="00C949E3"/>
    <w:rsid w:val="00C94AED"/>
    <w:rsid w:val="00C9547A"/>
    <w:rsid w:val="00C96249"/>
    <w:rsid w:val="00C96676"/>
    <w:rsid w:val="00CA2599"/>
    <w:rsid w:val="00CA40A8"/>
    <w:rsid w:val="00CA4445"/>
    <w:rsid w:val="00CA4BF2"/>
    <w:rsid w:val="00CA5439"/>
    <w:rsid w:val="00CA57BC"/>
    <w:rsid w:val="00CB0131"/>
    <w:rsid w:val="00CB03BD"/>
    <w:rsid w:val="00CB34DF"/>
    <w:rsid w:val="00CB3745"/>
    <w:rsid w:val="00CB37EA"/>
    <w:rsid w:val="00CB495E"/>
    <w:rsid w:val="00CB4DB8"/>
    <w:rsid w:val="00CB5603"/>
    <w:rsid w:val="00CB6D1A"/>
    <w:rsid w:val="00CC0A9C"/>
    <w:rsid w:val="00CC3826"/>
    <w:rsid w:val="00CC3D0D"/>
    <w:rsid w:val="00CC5284"/>
    <w:rsid w:val="00CD10A1"/>
    <w:rsid w:val="00CD16A4"/>
    <w:rsid w:val="00CD3CD0"/>
    <w:rsid w:val="00CD3E52"/>
    <w:rsid w:val="00CD3EF5"/>
    <w:rsid w:val="00CD4F09"/>
    <w:rsid w:val="00CD57B4"/>
    <w:rsid w:val="00CD6E25"/>
    <w:rsid w:val="00CD7074"/>
    <w:rsid w:val="00CD712E"/>
    <w:rsid w:val="00CE13B7"/>
    <w:rsid w:val="00CE41B2"/>
    <w:rsid w:val="00CE4D03"/>
    <w:rsid w:val="00CF087A"/>
    <w:rsid w:val="00CF0BD5"/>
    <w:rsid w:val="00CF0E70"/>
    <w:rsid w:val="00CF1E06"/>
    <w:rsid w:val="00CF3099"/>
    <w:rsid w:val="00CF3899"/>
    <w:rsid w:val="00CF5165"/>
    <w:rsid w:val="00CF74C4"/>
    <w:rsid w:val="00CF76A9"/>
    <w:rsid w:val="00D009CC"/>
    <w:rsid w:val="00D02C1C"/>
    <w:rsid w:val="00D02FB2"/>
    <w:rsid w:val="00D042A4"/>
    <w:rsid w:val="00D04935"/>
    <w:rsid w:val="00D05B72"/>
    <w:rsid w:val="00D06BE9"/>
    <w:rsid w:val="00D102D5"/>
    <w:rsid w:val="00D10514"/>
    <w:rsid w:val="00D10D2C"/>
    <w:rsid w:val="00D12151"/>
    <w:rsid w:val="00D12174"/>
    <w:rsid w:val="00D1250E"/>
    <w:rsid w:val="00D12C39"/>
    <w:rsid w:val="00D13FA2"/>
    <w:rsid w:val="00D144CE"/>
    <w:rsid w:val="00D1558C"/>
    <w:rsid w:val="00D15CC2"/>
    <w:rsid w:val="00D20C46"/>
    <w:rsid w:val="00D20E4B"/>
    <w:rsid w:val="00D21917"/>
    <w:rsid w:val="00D22E45"/>
    <w:rsid w:val="00D230D0"/>
    <w:rsid w:val="00D2624F"/>
    <w:rsid w:val="00D27619"/>
    <w:rsid w:val="00D27936"/>
    <w:rsid w:val="00D3125E"/>
    <w:rsid w:val="00D31B18"/>
    <w:rsid w:val="00D3200B"/>
    <w:rsid w:val="00D33073"/>
    <w:rsid w:val="00D33E42"/>
    <w:rsid w:val="00D358B6"/>
    <w:rsid w:val="00D4046A"/>
    <w:rsid w:val="00D40CB6"/>
    <w:rsid w:val="00D4275F"/>
    <w:rsid w:val="00D439C7"/>
    <w:rsid w:val="00D45954"/>
    <w:rsid w:val="00D4796C"/>
    <w:rsid w:val="00D503BE"/>
    <w:rsid w:val="00D516DB"/>
    <w:rsid w:val="00D54398"/>
    <w:rsid w:val="00D54FF2"/>
    <w:rsid w:val="00D55412"/>
    <w:rsid w:val="00D576DF"/>
    <w:rsid w:val="00D603BF"/>
    <w:rsid w:val="00D6187E"/>
    <w:rsid w:val="00D64516"/>
    <w:rsid w:val="00D6457E"/>
    <w:rsid w:val="00D64D4C"/>
    <w:rsid w:val="00D66166"/>
    <w:rsid w:val="00D66DC0"/>
    <w:rsid w:val="00D72407"/>
    <w:rsid w:val="00D72FFD"/>
    <w:rsid w:val="00D74F67"/>
    <w:rsid w:val="00D77B12"/>
    <w:rsid w:val="00D83434"/>
    <w:rsid w:val="00D84C77"/>
    <w:rsid w:val="00D85385"/>
    <w:rsid w:val="00D85EC4"/>
    <w:rsid w:val="00D86B91"/>
    <w:rsid w:val="00D87B79"/>
    <w:rsid w:val="00D90F97"/>
    <w:rsid w:val="00D9269D"/>
    <w:rsid w:val="00D929DC"/>
    <w:rsid w:val="00D945CD"/>
    <w:rsid w:val="00D963BB"/>
    <w:rsid w:val="00D966FE"/>
    <w:rsid w:val="00DA4166"/>
    <w:rsid w:val="00DA4DC7"/>
    <w:rsid w:val="00DA59D8"/>
    <w:rsid w:val="00DA7B71"/>
    <w:rsid w:val="00DB09AA"/>
    <w:rsid w:val="00DB0EB5"/>
    <w:rsid w:val="00DB149E"/>
    <w:rsid w:val="00DB193E"/>
    <w:rsid w:val="00DB2B7F"/>
    <w:rsid w:val="00DB2CC4"/>
    <w:rsid w:val="00DB3063"/>
    <w:rsid w:val="00DB5FEE"/>
    <w:rsid w:val="00DB7F99"/>
    <w:rsid w:val="00DC0B95"/>
    <w:rsid w:val="00DC1E73"/>
    <w:rsid w:val="00DC26C6"/>
    <w:rsid w:val="00DC3D42"/>
    <w:rsid w:val="00DC4F9A"/>
    <w:rsid w:val="00DC5268"/>
    <w:rsid w:val="00DC6595"/>
    <w:rsid w:val="00DD06A7"/>
    <w:rsid w:val="00DD1405"/>
    <w:rsid w:val="00DD1E85"/>
    <w:rsid w:val="00DD2432"/>
    <w:rsid w:val="00DD365E"/>
    <w:rsid w:val="00DD39D6"/>
    <w:rsid w:val="00DD3D0B"/>
    <w:rsid w:val="00DD4442"/>
    <w:rsid w:val="00DD59E8"/>
    <w:rsid w:val="00DD6E10"/>
    <w:rsid w:val="00DD6F41"/>
    <w:rsid w:val="00DD79C9"/>
    <w:rsid w:val="00DE0976"/>
    <w:rsid w:val="00DE113D"/>
    <w:rsid w:val="00DE168E"/>
    <w:rsid w:val="00DE59F5"/>
    <w:rsid w:val="00DF0624"/>
    <w:rsid w:val="00DF3B95"/>
    <w:rsid w:val="00DF45D1"/>
    <w:rsid w:val="00DF4E8F"/>
    <w:rsid w:val="00DF54BB"/>
    <w:rsid w:val="00DF6AFC"/>
    <w:rsid w:val="00DF6F07"/>
    <w:rsid w:val="00DF6FDF"/>
    <w:rsid w:val="00DF7D1D"/>
    <w:rsid w:val="00E008D1"/>
    <w:rsid w:val="00E02CA4"/>
    <w:rsid w:val="00E033A3"/>
    <w:rsid w:val="00E057BA"/>
    <w:rsid w:val="00E05BDF"/>
    <w:rsid w:val="00E05E5C"/>
    <w:rsid w:val="00E06500"/>
    <w:rsid w:val="00E07C60"/>
    <w:rsid w:val="00E1059B"/>
    <w:rsid w:val="00E12508"/>
    <w:rsid w:val="00E1280F"/>
    <w:rsid w:val="00E14F57"/>
    <w:rsid w:val="00E15828"/>
    <w:rsid w:val="00E16052"/>
    <w:rsid w:val="00E171A1"/>
    <w:rsid w:val="00E20A68"/>
    <w:rsid w:val="00E20B59"/>
    <w:rsid w:val="00E20CA0"/>
    <w:rsid w:val="00E21BDA"/>
    <w:rsid w:val="00E22726"/>
    <w:rsid w:val="00E22AE2"/>
    <w:rsid w:val="00E23480"/>
    <w:rsid w:val="00E23692"/>
    <w:rsid w:val="00E2491F"/>
    <w:rsid w:val="00E26D38"/>
    <w:rsid w:val="00E306C4"/>
    <w:rsid w:val="00E31B77"/>
    <w:rsid w:val="00E32E2E"/>
    <w:rsid w:val="00E34B01"/>
    <w:rsid w:val="00E36A46"/>
    <w:rsid w:val="00E40159"/>
    <w:rsid w:val="00E41692"/>
    <w:rsid w:val="00E42359"/>
    <w:rsid w:val="00E42907"/>
    <w:rsid w:val="00E44C72"/>
    <w:rsid w:val="00E4557B"/>
    <w:rsid w:val="00E45B04"/>
    <w:rsid w:val="00E4704E"/>
    <w:rsid w:val="00E47AEA"/>
    <w:rsid w:val="00E504C1"/>
    <w:rsid w:val="00E52E6E"/>
    <w:rsid w:val="00E57729"/>
    <w:rsid w:val="00E673F7"/>
    <w:rsid w:val="00E67F00"/>
    <w:rsid w:val="00E70EB1"/>
    <w:rsid w:val="00E710FF"/>
    <w:rsid w:val="00E722D2"/>
    <w:rsid w:val="00E72F60"/>
    <w:rsid w:val="00E76E12"/>
    <w:rsid w:val="00E7711C"/>
    <w:rsid w:val="00E77309"/>
    <w:rsid w:val="00E779FD"/>
    <w:rsid w:val="00E81FC8"/>
    <w:rsid w:val="00E85007"/>
    <w:rsid w:val="00E87DDD"/>
    <w:rsid w:val="00E909F6"/>
    <w:rsid w:val="00E92277"/>
    <w:rsid w:val="00E9336D"/>
    <w:rsid w:val="00E96407"/>
    <w:rsid w:val="00E97DF5"/>
    <w:rsid w:val="00EA1329"/>
    <w:rsid w:val="00EA3D8C"/>
    <w:rsid w:val="00EA48E1"/>
    <w:rsid w:val="00EA506F"/>
    <w:rsid w:val="00EA6211"/>
    <w:rsid w:val="00EB19F6"/>
    <w:rsid w:val="00EB41E1"/>
    <w:rsid w:val="00EB4CC4"/>
    <w:rsid w:val="00EB6DC7"/>
    <w:rsid w:val="00EB7F66"/>
    <w:rsid w:val="00EC165C"/>
    <w:rsid w:val="00EC1C89"/>
    <w:rsid w:val="00EC3AEF"/>
    <w:rsid w:val="00EC535B"/>
    <w:rsid w:val="00EC657A"/>
    <w:rsid w:val="00ED01FC"/>
    <w:rsid w:val="00ED0A5E"/>
    <w:rsid w:val="00ED7223"/>
    <w:rsid w:val="00EE00DA"/>
    <w:rsid w:val="00EE012C"/>
    <w:rsid w:val="00EE33A1"/>
    <w:rsid w:val="00EE5EA6"/>
    <w:rsid w:val="00EF086A"/>
    <w:rsid w:val="00EF165B"/>
    <w:rsid w:val="00EF1E94"/>
    <w:rsid w:val="00EF63E0"/>
    <w:rsid w:val="00F0064A"/>
    <w:rsid w:val="00F00F1E"/>
    <w:rsid w:val="00F010D3"/>
    <w:rsid w:val="00F016E2"/>
    <w:rsid w:val="00F02EB1"/>
    <w:rsid w:val="00F032B6"/>
    <w:rsid w:val="00F070A5"/>
    <w:rsid w:val="00F10548"/>
    <w:rsid w:val="00F11967"/>
    <w:rsid w:val="00F150E1"/>
    <w:rsid w:val="00F15C45"/>
    <w:rsid w:val="00F17A52"/>
    <w:rsid w:val="00F2028E"/>
    <w:rsid w:val="00F21FF8"/>
    <w:rsid w:val="00F228B8"/>
    <w:rsid w:val="00F26EDA"/>
    <w:rsid w:val="00F324FC"/>
    <w:rsid w:val="00F332BB"/>
    <w:rsid w:val="00F35876"/>
    <w:rsid w:val="00F36B59"/>
    <w:rsid w:val="00F4101F"/>
    <w:rsid w:val="00F42F9B"/>
    <w:rsid w:val="00F4350C"/>
    <w:rsid w:val="00F45CDE"/>
    <w:rsid w:val="00F46B31"/>
    <w:rsid w:val="00F473B2"/>
    <w:rsid w:val="00F47B97"/>
    <w:rsid w:val="00F532EA"/>
    <w:rsid w:val="00F54B18"/>
    <w:rsid w:val="00F55FA3"/>
    <w:rsid w:val="00F602D8"/>
    <w:rsid w:val="00F61E55"/>
    <w:rsid w:val="00F62769"/>
    <w:rsid w:val="00F63FED"/>
    <w:rsid w:val="00F666B0"/>
    <w:rsid w:val="00F66E95"/>
    <w:rsid w:val="00F67A8A"/>
    <w:rsid w:val="00F67CEC"/>
    <w:rsid w:val="00F7129C"/>
    <w:rsid w:val="00F71528"/>
    <w:rsid w:val="00F770BA"/>
    <w:rsid w:val="00F7738C"/>
    <w:rsid w:val="00F77AE1"/>
    <w:rsid w:val="00F8112B"/>
    <w:rsid w:val="00F811BC"/>
    <w:rsid w:val="00F817D6"/>
    <w:rsid w:val="00F8183E"/>
    <w:rsid w:val="00F84863"/>
    <w:rsid w:val="00F8496A"/>
    <w:rsid w:val="00F855A6"/>
    <w:rsid w:val="00F860AB"/>
    <w:rsid w:val="00F86C52"/>
    <w:rsid w:val="00F876A2"/>
    <w:rsid w:val="00F91B26"/>
    <w:rsid w:val="00F94438"/>
    <w:rsid w:val="00F948C4"/>
    <w:rsid w:val="00F95C7E"/>
    <w:rsid w:val="00F96349"/>
    <w:rsid w:val="00F96F36"/>
    <w:rsid w:val="00FA55FB"/>
    <w:rsid w:val="00FA6825"/>
    <w:rsid w:val="00FA6B17"/>
    <w:rsid w:val="00FA762D"/>
    <w:rsid w:val="00FB0772"/>
    <w:rsid w:val="00FB0D9D"/>
    <w:rsid w:val="00FB14E1"/>
    <w:rsid w:val="00FB3288"/>
    <w:rsid w:val="00FB3A3E"/>
    <w:rsid w:val="00FB4107"/>
    <w:rsid w:val="00FB4AEE"/>
    <w:rsid w:val="00FB50F9"/>
    <w:rsid w:val="00FB6A28"/>
    <w:rsid w:val="00FC07C1"/>
    <w:rsid w:val="00FC21F1"/>
    <w:rsid w:val="00FD240E"/>
    <w:rsid w:val="00FD2E1D"/>
    <w:rsid w:val="00FD6D2D"/>
    <w:rsid w:val="00FD77DA"/>
    <w:rsid w:val="00FD799C"/>
    <w:rsid w:val="00FE096B"/>
    <w:rsid w:val="00FE2E64"/>
    <w:rsid w:val="00FE473B"/>
    <w:rsid w:val="00FE4E4B"/>
    <w:rsid w:val="00FE51FF"/>
    <w:rsid w:val="00FE6DAA"/>
    <w:rsid w:val="00FF019A"/>
    <w:rsid w:val="00FF0B46"/>
    <w:rsid w:val="00FF0D91"/>
    <w:rsid w:val="00FF272D"/>
    <w:rsid w:val="00FF29DA"/>
    <w:rsid w:val="00FF42D5"/>
    <w:rsid w:val="00FF4E85"/>
    <w:rsid w:val="00FF50F6"/>
    <w:rsid w:val="00FF53D9"/>
    <w:rsid w:val="00FF591D"/>
    <w:rsid w:val="00FF7B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efaultImageDpi w14:val="9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Times New Roman" w:hAnsi="Calibri" w:cs="Calibri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55F8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JUDUL"/>
    <w:next w:val="Normal"/>
    <w:link w:val="Heading1Char"/>
    <w:uiPriority w:val="9"/>
    <w:qFormat/>
    <w:rsid w:val="001E3C69"/>
    <w:pPr>
      <w:spacing w:line="480" w:lineRule="auto"/>
      <w:outlineLvl w:val="0"/>
    </w:pPr>
  </w:style>
  <w:style w:type="paragraph" w:styleId="Heading2">
    <w:name w:val="heading 2"/>
    <w:basedOn w:val="SUBJUDUL"/>
    <w:next w:val="Normal"/>
    <w:link w:val="Heading2Char"/>
    <w:autoRedefine/>
    <w:uiPriority w:val="9"/>
    <w:unhideWhenUsed/>
    <w:qFormat/>
    <w:rsid w:val="001B3323"/>
    <w:pPr>
      <w:numPr>
        <w:numId w:val="0"/>
      </w:numPr>
      <w:spacing w:line="480" w:lineRule="auto"/>
      <w:ind w:left="360"/>
      <w:outlineLvl w:val="1"/>
    </w:pPr>
  </w:style>
  <w:style w:type="paragraph" w:styleId="Heading3">
    <w:name w:val="heading 3"/>
    <w:basedOn w:val="SUBBAB1"/>
    <w:next w:val="Normal"/>
    <w:link w:val="Heading3Char"/>
    <w:uiPriority w:val="9"/>
    <w:unhideWhenUsed/>
    <w:qFormat/>
    <w:rsid w:val="001E3C69"/>
    <w:pPr>
      <w:outlineLvl w:val="2"/>
    </w:pPr>
  </w:style>
  <w:style w:type="paragraph" w:styleId="Heading4">
    <w:name w:val="heading 4"/>
    <w:basedOn w:val="Normal"/>
    <w:link w:val="Heading4Char"/>
    <w:uiPriority w:val="9"/>
    <w:unhideWhenUsed/>
    <w:qFormat/>
    <w:rsid w:val="00370DCC"/>
    <w:pPr>
      <w:keepNext/>
      <w:keepLines/>
      <w:numPr>
        <w:numId w:val="45"/>
      </w:numPr>
      <w:spacing w:before="40"/>
      <w:outlineLvl w:val="3"/>
    </w:pPr>
    <w:rPr>
      <w:rFonts w:eastAsiaTheme="majorEastAsia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755A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7755A4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FB6A28"/>
    <w:pPr>
      <w:ind w:left="720"/>
      <w:contextualSpacing/>
    </w:pPr>
  </w:style>
  <w:style w:type="character" w:styleId="PlaceholderText">
    <w:name w:val="Placeholder Text"/>
    <w:uiPriority w:val="99"/>
    <w:semiHidden/>
    <w:rsid w:val="00FB4107"/>
    <w:rPr>
      <w:rFonts w:cs="Times New Roman"/>
      <w:color w:val="808080"/>
    </w:rPr>
  </w:style>
  <w:style w:type="paragraph" w:customStyle="1" w:styleId="JUDUL">
    <w:name w:val="JUDUL"/>
    <w:basedOn w:val="Normal"/>
    <w:link w:val="JUDULChar"/>
    <w:qFormat/>
    <w:rsid w:val="00DF6F07"/>
    <w:pPr>
      <w:jc w:val="center"/>
    </w:pPr>
    <w:rPr>
      <w:b/>
      <w:color w:val="000000"/>
      <w:szCs w:val="28"/>
    </w:rPr>
  </w:style>
  <w:style w:type="paragraph" w:customStyle="1" w:styleId="SUBJUDUL">
    <w:name w:val="SUB JUDUL"/>
    <w:basedOn w:val="ListParagraph"/>
    <w:link w:val="SUBJUDULChar"/>
    <w:qFormat/>
    <w:rsid w:val="00DF6F07"/>
    <w:pPr>
      <w:numPr>
        <w:numId w:val="1"/>
      </w:numPr>
      <w:spacing w:line="360" w:lineRule="auto"/>
      <w:jc w:val="both"/>
    </w:pPr>
    <w:rPr>
      <w:b/>
      <w:color w:val="000000"/>
    </w:rPr>
  </w:style>
  <w:style w:type="character" w:customStyle="1" w:styleId="JUDULChar">
    <w:name w:val="JUDUL Char"/>
    <w:basedOn w:val="DefaultParagraphFont"/>
    <w:link w:val="JUDUL"/>
    <w:rsid w:val="00DF6F07"/>
    <w:rPr>
      <w:rFonts w:ascii="Times New Roman" w:hAnsi="Times New Roman" w:cs="Times New Roman"/>
      <w:b/>
      <w:color w:val="000000"/>
      <w:sz w:val="24"/>
      <w:szCs w:val="28"/>
    </w:rPr>
  </w:style>
  <w:style w:type="paragraph" w:customStyle="1" w:styleId="SUBBAB1">
    <w:name w:val="SUB BAB 1"/>
    <w:basedOn w:val="ListParagraph"/>
    <w:link w:val="SUBBAB1Char"/>
    <w:qFormat/>
    <w:rsid w:val="00DF6F07"/>
    <w:pPr>
      <w:numPr>
        <w:numId w:val="3"/>
      </w:numPr>
      <w:spacing w:line="480" w:lineRule="auto"/>
      <w:jc w:val="both"/>
    </w:pPr>
    <w:rPr>
      <w:b/>
      <w:color w:val="00000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F6F07"/>
    <w:rPr>
      <w:rFonts w:cs="Times New Roman"/>
      <w:sz w:val="22"/>
      <w:szCs w:val="22"/>
    </w:rPr>
  </w:style>
  <w:style w:type="character" w:customStyle="1" w:styleId="SUBJUDULChar">
    <w:name w:val="SUB JUDUL Char"/>
    <w:basedOn w:val="ListParagraphChar"/>
    <w:link w:val="SUBJUDUL"/>
    <w:rsid w:val="00DF6F07"/>
    <w:rPr>
      <w:rFonts w:ascii="Times New Roman" w:hAnsi="Times New Roman" w:cs="Times New Roman"/>
      <w:b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5215E2"/>
    <w:pPr>
      <w:tabs>
        <w:tab w:val="center" w:pos="4680"/>
        <w:tab w:val="right" w:pos="9360"/>
      </w:tabs>
    </w:pPr>
  </w:style>
  <w:style w:type="character" w:customStyle="1" w:styleId="SUBBAB1Char">
    <w:name w:val="SUB BAB 1 Char"/>
    <w:basedOn w:val="ListParagraphChar"/>
    <w:link w:val="SUBBAB1"/>
    <w:rsid w:val="00DF6F07"/>
    <w:rPr>
      <w:rFonts w:ascii="Times New Roman" w:hAnsi="Times New Roman" w:cs="Times New Roman"/>
      <w:b/>
      <w:color w:val="000000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5215E2"/>
    <w:rPr>
      <w:rFonts w:cs="Times New Roman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5215E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215E2"/>
    <w:rPr>
      <w:rFonts w:cs="Times New Roman"/>
      <w:sz w:val="22"/>
      <w:szCs w:val="22"/>
    </w:rPr>
  </w:style>
  <w:style w:type="paragraph" w:styleId="PlainText">
    <w:name w:val="Plain Text"/>
    <w:basedOn w:val="Normal"/>
    <w:link w:val="PlainTextChar"/>
    <w:uiPriority w:val="99"/>
    <w:unhideWhenUsed/>
    <w:rsid w:val="00C244E4"/>
    <w:rPr>
      <w:rFonts w:ascii="Consolas" w:eastAsiaTheme="minorHAnsi" w:hAnsi="Consolas" w:cstheme="minorBidi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244E4"/>
    <w:rPr>
      <w:rFonts w:ascii="Consolas" w:eastAsiaTheme="minorHAnsi" w:hAnsi="Consolas" w:cstheme="minorBidi"/>
      <w:sz w:val="21"/>
      <w:szCs w:val="21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C512CB"/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39"/>
    <w:rsid w:val="00B35A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1E3C69"/>
    <w:rPr>
      <w:rFonts w:ascii="Times New Roman" w:hAnsi="Times New Roman" w:cs="Times New Roman"/>
      <w:b/>
      <w:color w:val="000000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B3323"/>
    <w:rPr>
      <w:rFonts w:ascii="Times New Roman" w:hAnsi="Times New Roman" w:cs="Times New Roman"/>
      <w:b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E3C69"/>
    <w:rPr>
      <w:rFonts w:ascii="Times New Roman" w:hAnsi="Times New Roman" w:cs="Times New Roman"/>
      <w:b/>
      <w:color w:val="000000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5A100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A100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A1001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5A1001"/>
    <w:rPr>
      <w:color w:val="0000FF" w:themeColor="hyperlink"/>
      <w:u w:val="single"/>
    </w:rPr>
  </w:style>
  <w:style w:type="paragraph" w:customStyle="1" w:styleId="TABEL">
    <w:name w:val="TABEL"/>
    <w:basedOn w:val="Normal"/>
    <w:link w:val="TABELChar"/>
    <w:rsid w:val="005A1001"/>
    <w:pPr>
      <w:spacing w:line="480" w:lineRule="auto"/>
      <w:ind w:left="2880" w:right="-50" w:firstLine="720"/>
      <w:jc w:val="center"/>
    </w:pPr>
  </w:style>
  <w:style w:type="character" w:customStyle="1" w:styleId="TABELChar">
    <w:name w:val="TABEL Char"/>
    <w:basedOn w:val="DefaultParagraphFont"/>
    <w:link w:val="TABEL"/>
    <w:rsid w:val="005A1001"/>
    <w:rPr>
      <w:rFonts w:ascii="Times New Roman" w:hAnsi="Times New Roman" w:cs="Times New Roman"/>
      <w:sz w:val="24"/>
      <w:szCs w:val="22"/>
    </w:rPr>
  </w:style>
  <w:style w:type="table" w:styleId="LightShading">
    <w:name w:val="Light Shading"/>
    <w:basedOn w:val="TableNormal"/>
    <w:uiPriority w:val="60"/>
    <w:rsid w:val="00AC0C77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TableGrid1">
    <w:name w:val="Table Grid1"/>
    <w:basedOn w:val="TableNormal"/>
    <w:next w:val="TableGrid"/>
    <w:uiPriority w:val="59"/>
    <w:rsid w:val="00660B88"/>
    <w:rPr>
      <w:rFonts w:asciiTheme="minorHAnsi" w:eastAsiaTheme="minorHAns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706280"/>
    <w:rPr>
      <w:rFonts w:asciiTheme="minorHAnsi" w:eastAsiaTheme="minorHAns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GAMBAR">
    <w:name w:val="GAMBAR"/>
    <w:basedOn w:val="Caption"/>
    <w:link w:val="GAMBARChar"/>
    <w:qFormat/>
    <w:rsid w:val="0037779F"/>
    <w:pPr>
      <w:ind w:left="720" w:firstLine="720"/>
      <w:jc w:val="center"/>
    </w:pPr>
    <w:rPr>
      <w:color w:val="000000" w:themeColor="text1"/>
      <w:sz w:val="24"/>
    </w:rPr>
  </w:style>
  <w:style w:type="character" w:customStyle="1" w:styleId="CaptionChar">
    <w:name w:val="Caption Char"/>
    <w:basedOn w:val="DefaultParagraphFont"/>
    <w:link w:val="Caption"/>
    <w:uiPriority w:val="35"/>
    <w:rsid w:val="0037779F"/>
    <w:rPr>
      <w:rFonts w:cs="Times New Roman"/>
      <w:b/>
      <w:bCs/>
      <w:color w:val="4F81BD" w:themeColor="accent1"/>
      <w:sz w:val="18"/>
      <w:szCs w:val="18"/>
    </w:rPr>
  </w:style>
  <w:style w:type="character" w:customStyle="1" w:styleId="GAMBARChar">
    <w:name w:val="GAMBAR Char"/>
    <w:basedOn w:val="CaptionChar"/>
    <w:link w:val="GAMBAR"/>
    <w:rsid w:val="0037779F"/>
    <w:rPr>
      <w:rFonts w:ascii="Times New Roman" w:hAnsi="Times New Roman" w:cs="Times New Roman"/>
      <w:b/>
      <w:bCs/>
      <w:color w:val="000000" w:themeColor="text1"/>
      <w:sz w:val="24"/>
      <w:szCs w:val="18"/>
    </w:rPr>
  </w:style>
  <w:style w:type="paragraph" w:customStyle="1" w:styleId="TABELL">
    <w:name w:val="TABELL"/>
    <w:basedOn w:val="Normal"/>
    <w:link w:val="TABELLChar"/>
    <w:qFormat/>
    <w:rsid w:val="004E3251"/>
    <w:pPr>
      <w:shd w:val="clear" w:color="auto" w:fill="FFFFFF"/>
      <w:jc w:val="center"/>
    </w:pPr>
    <w:rPr>
      <w:b/>
      <w:spacing w:val="2"/>
      <w:shd w:val="clear" w:color="auto" w:fill="FFFFFF"/>
    </w:rPr>
  </w:style>
  <w:style w:type="paragraph" w:customStyle="1" w:styleId="ANAKSEKSI">
    <w:name w:val="ANAK SEKSI"/>
    <w:basedOn w:val="ListParagraph"/>
    <w:link w:val="ANAKSEKSIChar"/>
    <w:qFormat/>
    <w:rsid w:val="00287C5D"/>
    <w:pPr>
      <w:numPr>
        <w:numId w:val="12"/>
      </w:numPr>
      <w:spacing w:line="480" w:lineRule="auto"/>
      <w:jc w:val="both"/>
    </w:pPr>
    <w:rPr>
      <w:b/>
    </w:rPr>
  </w:style>
  <w:style w:type="character" w:customStyle="1" w:styleId="TABELLChar">
    <w:name w:val="TABELL Char"/>
    <w:basedOn w:val="DefaultParagraphFont"/>
    <w:link w:val="TABELL"/>
    <w:rsid w:val="004E3251"/>
    <w:rPr>
      <w:rFonts w:ascii="Times New Roman" w:hAnsi="Times New Roman" w:cs="Times New Roman"/>
      <w:b/>
      <w:spacing w:val="2"/>
      <w:sz w:val="24"/>
      <w:szCs w:val="24"/>
      <w:shd w:val="clear" w:color="auto" w:fill="FFFFFF"/>
    </w:rPr>
  </w:style>
  <w:style w:type="character" w:customStyle="1" w:styleId="ANAKSEKSIChar">
    <w:name w:val="ANAK SEKSI Char"/>
    <w:basedOn w:val="ListParagraphChar"/>
    <w:link w:val="ANAKSEKSI"/>
    <w:rsid w:val="00287C5D"/>
    <w:rPr>
      <w:rFonts w:ascii="Times New Roman" w:hAnsi="Times New Roman" w:cs="Times New Roman"/>
      <w:b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406621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425AD3"/>
    <w:pPr>
      <w:spacing w:after="100" w:line="276" w:lineRule="auto"/>
      <w:ind w:left="880"/>
    </w:pPr>
    <w:rPr>
      <w:rFonts w:asciiTheme="minorHAnsi" w:eastAsiaTheme="minorEastAsia" w:hAnsiTheme="minorHAnsi" w:cstheme="minorBid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425AD3"/>
    <w:pPr>
      <w:spacing w:after="100" w:line="276" w:lineRule="auto"/>
      <w:ind w:left="1100"/>
    </w:pPr>
    <w:rPr>
      <w:rFonts w:asciiTheme="minorHAnsi" w:eastAsiaTheme="minorEastAsia" w:hAnsiTheme="minorHAnsi" w:cstheme="minorBid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425AD3"/>
    <w:pPr>
      <w:spacing w:after="100" w:line="276" w:lineRule="auto"/>
      <w:ind w:left="1320"/>
    </w:pPr>
    <w:rPr>
      <w:rFonts w:asciiTheme="minorHAnsi" w:eastAsiaTheme="minorEastAsia" w:hAnsiTheme="minorHAnsi" w:cstheme="minorBid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425AD3"/>
    <w:pPr>
      <w:spacing w:after="100" w:line="276" w:lineRule="auto"/>
      <w:ind w:left="1540"/>
    </w:pPr>
    <w:rPr>
      <w:rFonts w:asciiTheme="minorHAnsi" w:eastAsiaTheme="minorEastAsia" w:hAnsiTheme="minorHAnsi" w:cstheme="minorBid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425AD3"/>
    <w:pPr>
      <w:spacing w:after="100" w:line="276" w:lineRule="auto"/>
      <w:ind w:left="1760"/>
    </w:pPr>
    <w:rPr>
      <w:rFonts w:asciiTheme="minorHAnsi" w:eastAsiaTheme="minorEastAsia" w:hAnsiTheme="minorHAnsi" w:cstheme="minorBidi"/>
      <w:sz w:val="22"/>
      <w:szCs w:val="22"/>
    </w:rPr>
  </w:style>
  <w:style w:type="paragraph" w:styleId="Title">
    <w:name w:val="Title"/>
    <w:basedOn w:val="Normal"/>
    <w:link w:val="TitleChar"/>
    <w:autoRedefine/>
    <w:qFormat/>
    <w:rsid w:val="001F36A5"/>
    <w:pPr>
      <w:spacing w:after="240"/>
      <w:contextualSpacing/>
      <w:jc w:val="both"/>
    </w:pPr>
    <w:rPr>
      <w:rFonts w:eastAsia="Candara"/>
      <w:color w:val="000000"/>
      <w:lang w:val="id-ID"/>
    </w:rPr>
  </w:style>
  <w:style w:type="character" w:customStyle="1" w:styleId="TitleChar">
    <w:name w:val="Title Char"/>
    <w:basedOn w:val="DefaultParagraphFont"/>
    <w:link w:val="Title"/>
    <w:rsid w:val="001F36A5"/>
    <w:rPr>
      <w:rFonts w:ascii="Times New Roman" w:eastAsia="Candara" w:hAnsi="Times New Roman" w:cs="Times New Roman"/>
      <w:color w:val="000000"/>
      <w:sz w:val="24"/>
      <w:szCs w:val="24"/>
      <w:lang w:val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9310E3"/>
    <w:rPr>
      <w:color w:val="800080" w:themeColor="followed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252A6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</w:rPr>
  </w:style>
  <w:style w:type="paragraph" w:customStyle="1" w:styleId="Default">
    <w:name w:val="Default"/>
    <w:rsid w:val="00D144CE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table" w:customStyle="1" w:styleId="TableGrid3">
    <w:name w:val="Table Grid3"/>
    <w:basedOn w:val="TableNormal"/>
    <w:next w:val="TableGrid"/>
    <w:uiPriority w:val="39"/>
    <w:rsid w:val="00C21EFD"/>
    <w:rPr>
      <w:rFonts w:eastAsia="Calibri" w:cs="Times New Roman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370DCC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9D578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Times New Roman" w:hAnsi="Calibri" w:cs="Calibri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55F8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JUDUL"/>
    <w:next w:val="Normal"/>
    <w:link w:val="Heading1Char"/>
    <w:uiPriority w:val="9"/>
    <w:qFormat/>
    <w:rsid w:val="001E3C69"/>
    <w:pPr>
      <w:spacing w:line="480" w:lineRule="auto"/>
      <w:outlineLvl w:val="0"/>
    </w:pPr>
  </w:style>
  <w:style w:type="paragraph" w:styleId="Heading2">
    <w:name w:val="heading 2"/>
    <w:basedOn w:val="SUBJUDUL"/>
    <w:next w:val="Normal"/>
    <w:link w:val="Heading2Char"/>
    <w:autoRedefine/>
    <w:uiPriority w:val="9"/>
    <w:unhideWhenUsed/>
    <w:qFormat/>
    <w:rsid w:val="001B3323"/>
    <w:pPr>
      <w:numPr>
        <w:numId w:val="0"/>
      </w:numPr>
      <w:spacing w:line="480" w:lineRule="auto"/>
      <w:ind w:left="360"/>
      <w:outlineLvl w:val="1"/>
    </w:pPr>
  </w:style>
  <w:style w:type="paragraph" w:styleId="Heading3">
    <w:name w:val="heading 3"/>
    <w:basedOn w:val="SUBBAB1"/>
    <w:next w:val="Normal"/>
    <w:link w:val="Heading3Char"/>
    <w:uiPriority w:val="9"/>
    <w:unhideWhenUsed/>
    <w:qFormat/>
    <w:rsid w:val="001E3C69"/>
    <w:pPr>
      <w:outlineLvl w:val="2"/>
    </w:pPr>
  </w:style>
  <w:style w:type="paragraph" w:styleId="Heading4">
    <w:name w:val="heading 4"/>
    <w:basedOn w:val="Normal"/>
    <w:link w:val="Heading4Char"/>
    <w:uiPriority w:val="9"/>
    <w:unhideWhenUsed/>
    <w:qFormat/>
    <w:rsid w:val="00370DCC"/>
    <w:pPr>
      <w:keepNext/>
      <w:keepLines/>
      <w:numPr>
        <w:numId w:val="45"/>
      </w:numPr>
      <w:spacing w:before="40"/>
      <w:outlineLvl w:val="3"/>
    </w:pPr>
    <w:rPr>
      <w:rFonts w:eastAsiaTheme="majorEastAsia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755A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7755A4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FB6A28"/>
    <w:pPr>
      <w:ind w:left="720"/>
      <w:contextualSpacing/>
    </w:pPr>
  </w:style>
  <w:style w:type="character" w:styleId="PlaceholderText">
    <w:name w:val="Placeholder Text"/>
    <w:uiPriority w:val="99"/>
    <w:semiHidden/>
    <w:rsid w:val="00FB4107"/>
    <w:rPr>
      <w:rFonts w:cs="Times New Roman"/>
      <w:color w:val="808080"/>
    </w:rPr>
  </w:style>
  <w:style w:type="paragraph" w:customStyle="1" w:styleId="JUDUL">
    <w:name w:val="JUDUL"/>
    <w:basedOn w:val="Normal"/>
    <w:link w:val="JUDULChar"/>
    <w:qFormat/>
    <w:rsid w:val="00DF6F07"/>
    <w:pPr>
      <w:jc w:val="center"/>
    </w:pPr>
    <w:rPr>
      <w:b/>
      <w:color w:val="000000"/>
      <w:szCs w:val="28"/>
    </w:rPr>
  </w:style>
  <w:style w:type="paragraph" w:customStyle="1" w:styleId="SUBJUDUL">
    <w:name w:val="SUB JUDUL"/>
    <w:basedOn w:val="ListParagraph"/>
    <w:link w:val="SUBJUDULChar"/>
    <w:qFormat/>
    <w:rsid w:val="00DF6F07"/>
    <w:pPr>
      <w:numPr>
        <w:numId w:val="1"/>
      </w:numPr>
      <w:spacing w:line="360" w:lineRule="auto"/>
      <w:jc w:val="both"/>
    </w:pPr>
    <w:rPr>
      <w:b/>
      <w:color w:val="000000"/>
    </w:rPr>
  </w:style>
  <w:style w:type="character" w:customStyle="1" w:styleId="JUDULChar">
    <w:name w:val="JUDUL Char"/>
    <w:basedOn w:val="DefaultParagraphFont"/>
    <w:link w:val="JUDUL"/>
    <w:rsid w:val="00DF6F07"/>
    <w:rPr>
      <w:rFonts w:ascii="Times New Roman" w:hAnsi="Times New Roman" w:cs="Times New Roman"/>
      <w:b/>
      <w:color w:val="000000"/>
      <w:sz w:val="24"/>
      <w:szCs w:val="28"/>
    </w:rPr>
  </w:style>
  <w:style w:type="paragraph" w:customStyle="1" w:styleId="SUBBAB1">
    <w:name w:val="SUB BAB 1"/>
    <w:basedOn w:val="ListParagraph"/>
    <w:link w:val="SUBBAB1Char"/>
    <w:qFormat/>
    <w:rsid w:val="00DF6F07"/>
    <w:pPr>
      <w:numPr>
        <w:numId w:val="3"/>
      </w:numPr>
      <w:spacing w:line="480" w:lineRule="auto"/>
      <w:jc w:val="both"/>
    </w:pPr>
    <w:rPr>
      <w:b/>
      <w:color w:val="00000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F6F07"/>
    <w:rPr>
      <w:rFonts w:cs="Times New Roman"/>
      <w:sz w:val="22"/>
      <w:szCs w:val="22"/>
    </w:rPr>
  </w:style>
  <w:style w:type="character" w:customStyle="1" w:styleId="SUBJUDULChar">
    <w:name w:val="SUB JUDUL Char"/>
    <w:basedOn w:val="ListParagraphChar"/>
    <w:link w:val="SUBJUDUL"/>
    <w:rsid w:val="00DF6F07"/>
    <w:rPr>
      <w:rFonts w:ascii="Times New Roman" w:hAnsi="Times New Roman" w:cs="Times New Roman"/>
      <w:b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5215E2"/>
    <w:pPr>
      <w:tabs>
        <w:tab w:val="center" w:pos="4680"/>
        <w:tab w:val="right" w:pos="9360"/>
      </w:tabs>
    </w:pPr>
  </w:style>
  <w:style w:type="character" w:customStyle="1" w:styleId="SUBBAB1Char">
    <w:name w:val="SUB BAB 1 Char"/>
    <w:basedOn w:val="ListParagraphChar"/>
    <w:link w:val="SUBBAB1"/>
    <w:rsid w:val="00DF6F07"/>
    <w:rPr>
      <w:rFonts w:ascii="Times New Roman" w:hAnsi="Times New Roman" w:cs="Times New Roman"/>
      <w:b/>
      <w:color w:val="000000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5215E2"/>
    <w:rPr>
      <w:rFonts w:cs="Times New Roman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5215E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215E2"/>
    <w:rPr>
      <w:rFonts w:cs="Times New Roman"/>
      <w:sz w:val="22"/>
      <w:szCs w:val="22"/>
    </w:rPr>
  </w:style>
  <w:style w:type="paragraph" w:styleId="PlainText">
    <w:name w:val="Plain Text"/>
    <w:basedOn w:val="Normal"/>
    <w:link w:val="PlainTextChar"/>
    <w:uiPriority w:val="99"/>
    <w:unhideWhenUsed/>
    <w:rsid w:val="00C244E4"/>
    <w:rPr>
      <w:rFonts w:ascii="Consolas" w:eastAsiaTheme="minorHAnsi" w:hAnsi="Consolas" w:cstheme="minorBidi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244E4"/>
    <w:rPr>
      <w:rFonts w:ascii="Consolas" w:eastAsiaTheme="minorHAnsi" w:hAnsi="Consolas" w:cstheme="minorBidi"/>
      <w:sz w:val="21"/>
      <w:szCs w:val="21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C512CB"/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39"/>
    <w:rsid w:val="00B35A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1E3C69"/>
    <w:rPr>
      <w:rFonts w:ascii="Times New Roman" w:hAnsi="Times New Roman" w:cs="Times New Roman"/>
      <w:b/>
      <w:color w:val="000000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B3323"/>
    <w:rPr>
      <w:rFonts w:ascii="Times New Roman" w:hAnsi="Times New Roman" w:cs="Times New Roman"/>
      <w:b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E3C69"/>
    <w:rPr>
      <w:rFonts w:ascii="Times New Roman" w:hAnsi="Times New Roman" w:cs="Times New Roman"/>
      <w:b/>
      <w:color w:val="000000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5A100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A100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A1001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5A1001"/>
    <w:rPr>
      <w:color w:val="0000FF" w:themeColor="hyperlink"/>
      <w:u w:val="single"/>
    </w:rPr>
  </w:style>
  <w:style w:type="paragraph" w:customStyle="1" w:styleId="TABEL">
    <w:name w:val="TABEL"/>
    <w:basedOn w:val="Normal"/>
    <w:link w:val="TABELChar"/>
    <w:rsid w:val="005A1001"/>
    <w:pPr>
      <w:spacing w:line="480" w:lineRule="auto"/>
      <w:ind w:left="2880" w:right="-50" w:firstLine="720"/>
      <w:jc w:val="center"/>
    </w:pPr>
  </w:style>
  <w:style w:type="character" w:customStyle="1" w:styleId="TABELChar">
    <w:name w:val="TABEL Char"/>
    <w:basedOn w:val="DefaultParagraphFont"/>
    <w:link w:val="TABEL"/>
    <w:rsid w:val="005A1001"/>
    <w:rPr>
      <w:rFonts w:ascii="Times New Roman" w:hAnsi="Times New Roman" w:cs="Times New Roman"/>
      <w:sz w:val="24"/>
      <w:szCs w:val="22"/>
    </w:rPr>
  </w:style>
  <w:style w:type="table" w:styleId="LightShading">
    <w:name w:val="Light Shading"/>
    <w:basedOn w:val="TableNormal"/>
    <w:uiPriority w:val="60"/>
    <w:rsid w:val="00AC0C77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TableGrid1">
    <w:name w:val="Table Grid1"/>
    <w:basedOn w:val="TableNormal"/>
    <w:next w:val="TableGrid"/>
    <w:uiPriority w:val="59"/>
    <w:rsid w:val="00660B88"/>
    <w:rPr>
      <w:rFonts w:asciiTheme="minorHAnsi" w:eastAsiaTheme="minorHAns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706280"/>
    <w:rPr>
      <w:rFonts w:asciiTheme="minorHAnsi" w:eastAsiaTheme="minorHAns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GAMBAR">
    <w:name w:val="GAMBAR"/>
    <w:basedOn w:val="Caption"/>
    <w:link w:val="GAMBARChar"/>
    <w:qFormat/>
    <w:rsid w:val="0037779F"/>
    <w:pPr>
      <w:ind w:left="720" w:firstLine="720"/>
      <w:jc w:val="center"/>
    </w:pPr>
    <w:rPr>
      <w:color w:val="000000" w:themeColor="text1"/>
      <w:sz w:val="24"/>
    </w:rPr>
  </w:style>
  <w:style w:type="character" w:customStyle="1" w:styleId="CaptionChar">
    <w:name w:val="Caption Char"/>
    <w:basedOn w:val="DefaultParagraphFont"/>
    <w:link w:val="Caption"/>
    <w:uiPriority w:val="35"/>
    <w:rsid w:val="0037779F"/>
    <w:rPr>
      <w:rFonts w:cs="Times New Roman"/>
      <w:b/>
      <w:bCs/>
      <w:color w:val="4F81BD" w:themeColor="accent1"/>
      <w:sz w:val="18"/>
      <w:szCs w:val="18"/>
    </w:rPr>
  </w:style>
  <w:style w:type="character" w:customStyle="1" w:styleId="GAMBARChar">
    <w:name w:val="GAMBAR Char"/>
    <w:basedOn w:val="CaptionChar"/>
    <w:link w:val="GAMBAR"/>
    <w:rsid w:val="0037779F"/>
    <w:rPr>
      <w:rFonts w:ascii="Times New Roman" w:hAnsi="Times New Roman" w:cs="Times New Roman"/>
      <w:b/>
      <w:bCs/>
      <w:color w:val="000000" w:themeColor="text1"/>
      <w:sz w:val="24"/>
      <w:szCs w:val="18"/>
    </w:rPr>
  </w:style>
  <w:style w:type="paragraph" w:customStyle="1" w:styleId="TABELL">
    <w:name w:val="TABELL"/>
    <w:basedOn w:val="Normal"/>
    <w:link w:val="TABELLChar"/>
    <w:qFormat/>
    <w:rsid w:val="004E3251"/>
    <w:pPr>
      <w:shd w:val="clear" w:color="auto" w:fill="FFFFFF"/>
      <w:jc w:val="center"/>
    </w:pPr>
    <w:rPr>
      <w:b/>
      <w:spacing w:val="2"/>
      <w:shd w:val="clear" w:color="auto" w:fill="FFFFFF"/>
    </w:rPr>
  </w:style>
  <w:style w:type="paragraph" w:customStyle="1" w:styleId="ANAKSEKSI">
    <w:name w:val="ANAK SEKSI"/>
    <w:basedOn w:val="ListParagraph"/>
    <w:link w:val="ANAKSEKSIChar"/>
    <w:qFormat/>
    <w:rsid w:val="00287C5D"/>
    <w:pPr>
      <w:numPr>
        <w:numId w:val="12"/>
      </w:numPr>
      <w:spacing w:line="480" w:lineRule="auto"/>
      <w:jc w:val="both"/>
    </w:pPr>
    <w:rPr>
      <w:b/>
    </w:rPr>
  </w:style>
  <w:style w:type="character" w:customStyle="1" w:styleId="TABELLChar">
    <w:name w:val="TABELL Char"/>
    <w:basedOn w:val="DefaultParagraphFont"/>
    <w:link w:val="TABELL"/>
    <w:rsid w:val="004E3251"/>
    <w:rPr>
      <w:rFonts w:ascii="Times New Roman" w:hAnsi="Times New Roman" w:cs="Times New Roman"/>
      <w:b/>
      <w:spacing w:val="2"/>
      <w:sz w:val="24"/>
      <w:szCs w:val="24"/>
      <w:shd w:val="clear" w:color="auto" w:fill="FFFFFF"/>
    </w:rPr>
  </w:style>
  <w:style w:type="character" w:customStyle="1" w:styleId="ANAKSEKSIChar">
    <w:name w:val="ANAK SEKSI Char"/>
    <w:basedOn w:val="ListParagraphChar"/>
    <w:link w:val="ANAKSEKSI"/>
    <w:rsid w:val="00287C5D"/>
    <w:rPr>
      <w:rFonts w:ascii="Times New Roman" w:hAnsi="Times New Roman" w:cs="Times New Roman"/>
      <w:b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406621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425AD3"/>
    <w:pPr>
      <w:spacing w:after="100" w:line="276" w:lineRule="auto"/>
      <w:ind w:left="880"/>
    </w:pPr>
    <w:rPr>
      <w:rFonts w:asciiTheme="minorHAnsi" w:eastAsiaTheme="minorEastAsia" w:hAnsiTheme="minorHAnsi" w:cstheme="minorBid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425AD3"/>
    <w:pPr>
      <w:spacing w:after="100" w:line="276" w:lineRule="auto"/>
      <w:ind w:left="1100"/>
    </w:pPr>
    <w:rPr>
      <w:rFonts w:asciiTheme="minorHAnsi" w:eastAsiaTheme="minorEastAsia" w:hAnsiTheme="minorHAnsi" w:cstheme="minorBid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425AD3"/>
    <w:pPr>
      <w:spacing w:after="100" w:line="276" w:lineRule="auto"/>
      <w:ind w:left="1320"/>
    </w:pPr>
    <w:rPr>
      <w:rFonts w:asciiTheme="minorHAnsi" w:eastAsiaTheme="minorEastAsia" w:hAnsiTheme="minorHAnsi" w:cstheme="minorBid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425AD3"/>
    <w:pPr>
      <w:spacing w:after="100" w:line="276" w:lineRule="auto"/>
      <w:ind w:left="1540"/>
    </w:pPr>
    <w:rPr>
      <w:rFonts w:asciiTheme="minorHAnsi" w:eastAsiaTheme="minorEastAsia" w:hAnsiTheme="minorHAnsi" w:cstheme="minorBid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425AD3"/>
    <w:pPr>
      <w:spacing w:after="100" w:line="276" w:lineRule="auto"/>
      <w:ind w:left="1760"/>
    </w:pPr>
    <w:rPr>
      <w:rFonts w:asciiTheme="minorHAnsi" w:eastAsiaTheme="minorEastAsia" w:hAnsiTheme="minorHAnsi" w:cstheme="minorBidi"/>
      <w:sz w:val="22"/>
      <w:szCs w:val="22"/>
    </w:rPr>
  </w:style>
  <w:style w:type="paragraph" w:styleId="Title">
    <w:name w:val="Title"/>
    <w:basedOn w:val="Normal"/>
    <w:link w:val="TitleChar"/>
    <w:autoRedefine/>
    <w:qFormat/>
    <w:rsid w:val="001F36A5"/>
    <w:pPr>
      <w:spacing w:after="240"/>
      <w:contextualSpacing/>
      <w:jc w:val="both"/>
    </w:pPr>
    <w:rPr>
      <w:rFonts w:eastAsia="Candara"/>
      <w:color w:val="000000"/>
      <w:lang w:val="id-ID"/>
    </w:rPr>
  </w:style>
  <w:style w:type="character" w:customStyle="1" w:styleId="TitleChar">
    <w:name w:val="Title Char"/>
    <w:basedOn w:val="DefaultParagraphFont"/>
    <w:link w:val="Title"/>
    <w:rsid w:val="001F36A5"/>
    <w:rPr>
      <w:rFonts w:ascii="Times New Roman" w:eastAsia="Candara" w:hAnsi="Times New Roman" w:cs="Times New Roman"/>
      <w:color w:val="000000"/>
      <w:sz w:val="24"/>
      <w:szCs w:val="24"/>
      <w:lang w:val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9310E3"/>
    <w:rPr>
      <w:color w:val="800080" w:themeColor="followed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252A6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</w:rPr>
  </w:style>
  <w:style w:type="paragraph" w:customStyle="1" w:styleId="Default">
    <w:name w:val="Default"/>
    <w:rsid w:val="00D144CE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table" w:customStyle="1" w:styleId="TableGrid3">
    <w:name w:val="Table Grid3"/>
    <w:basedOn w:val="TableNormal"/>
    <w:next w:val="TableGrid"/>
    <w:uiPriority w:val="39"/>
    <w:rsid w:val="00C21EFD"/>
    <w:rPr>
      <w:rFonts w:eastAsia="Calibri" w:cs="Times New Roman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370DCC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9D578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468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0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5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1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25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82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05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59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03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808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602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41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27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790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747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39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086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441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247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02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356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519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52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16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6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33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1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67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44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29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685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22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4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19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52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20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66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28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93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025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64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649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73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614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278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411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32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46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66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16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90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79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114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276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233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240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052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99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634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934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242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780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533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900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34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560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42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513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70394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394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10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8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643800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96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62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02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792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33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00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568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20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8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673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30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361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329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656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979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970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666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1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8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827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09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29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978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561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913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6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71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99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994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072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591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471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86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213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566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655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836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500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002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59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694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921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52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422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089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104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29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920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692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33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55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993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96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07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7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26861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105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6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94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29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320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65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84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261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954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397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150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301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637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386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588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415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61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228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415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694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652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384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87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85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437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850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87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590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79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9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15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21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48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1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80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45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22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037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588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128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088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092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51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27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24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485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809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57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208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942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8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85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724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859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550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845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372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478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04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95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7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4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93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14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35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77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770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74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57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11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528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18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506377">
                  <w:marLeft w:val="0"/>
                  <w:marRight w:val="18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38781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33734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064697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0995151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15095319">
                          <w:marLeft w:val="12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4871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3079ED"/>
                                <w:left w:val="single" w:sz="6" w:space="6" w:color="3079ED"/>
                                <w:bottom w:val="single" w:sz="6" w:space="0" w:color="3079ED"/>
                                <w:right w:val="single" w:sz="6" w:space="6" w:color="3079ED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59004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7183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28467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31356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09739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60534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61634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542380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133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24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34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97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090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44044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278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5010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69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8789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7298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5924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4710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50528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8843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24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png"/><Relationship Id="rId22" Type="http://schemas.openxmlformats.org/officeDocument/2006/relationships/image" Target="media/image14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SIST02.XSL" StyleName="SIST02">
  <b:Source>
    <b:Tag>Tar10</b:Tag>
    <b:SourceType>JournalArticle</b:SourceType>
    <b:Guid>{090D5E77-531E-48BD-8E15-83EAB67531AB}</b:Guid>
    <b:Author>
      <b:Author>
        <b:NameList>
          <b:Person>
            <b:Last>Tarwaka</b:Last>
          </b:Person>
        </b:NameList>
      </b:Author>
    </b:Author>
    <b:Year>2010</b:Year>
    <b:RefOrder>2</b:RefOrder>
  </b:Source>
</b:Sources>
</file>

<file path=customXml/itemProps1.xml><?xml version="1.0" encoding="utf-8"?>
<ds:datastoreItem xmlns:ds="http://schemas.openxmlformats.org/officeDocument/2006/customXml" ds:itemID="{4D58396C-441C-4C17-B33B-988F00583B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3480</Words>
  <Characters>19841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HP062021</cp:lastModifiedBy>
  <cp:revision>2</cp:revision>
  <cp:lastPrinted>2023-08-14T03:24:00Z</cp:lastPrinted>
  <dcterms:created xsi:type="dcterms:W3CDTF">2023-08-24T02:52:00Z</dcterms:created>
  <dcterms:modified xsi:type="dcterms:W3CDTF">2023-08-24T0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3999de5-8ff6-369f-a019-2487f4f367a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